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381E59B" w:rsidR="006305D7" w:rsidRPr="0076797F" w:rsidRDefault="06BC42AE" w:rsidP="00B425BB">
      <w:pPr>
        <w:pStyle w:val="NormalWeb"/>
        <w:widowControl/>
        <w:spacing w:before="0" w:beforeAutospacing="0" w:after="0" w:afterAutospacing="0"/>
        <w:contextualSpacing/>
      </w:pPr>
      <w:r w:rsidRPr="0076797F">
        <w:rPr>
          <w:b/>
          <w:bCs/>
        </w:rPr>
        <w:t>TITLE:</w:t>
      </w:r>
      <w:r w:rsidRPr="0076797F">
        <w:t xml:space="preserve"> </w:t>
      </w:r>
    </w:p>
    <w:p w14:paraId="0C76090E" w14:textId="6756FBAB" w:rsidR="007A4DD6" w:rsidRPr="0076797F" w:rsidRDefault="06BC42AE" w:rsidP="00B425BB">
      <w:pPr>
        <w:widowControl/>
        <w:contextualSpacing/>
        <w:rPr>
          <w:color w:val="auto"/>
        </w:rPr>
      </w:pPr>
      <w:r w:rsidRPr="0076797F">
        <w:rPr>
          <w:color w:val="auto"/>
        </w:rPr>
        <w:t xml:space="preserve">Intraoperative </w:t>
      </w:r>
      <w:r w:rsidR="003E4639" w:rsidRPr="0076797F">
        <w:rPr>
          <w:color w:val="auto"/>
        </w:rPr>
        <w:t>U</w:t>
      </w:r>
      <w:r w:rsidRPr="0076797F">
        <w:rPr>
          <w:color w:val="auto"/>
        </w:rPr>
        <w:t xml:space="preserve">ltrasound in </w:t>
      </w:r>
      <w:r w:rsidR="003E4639" w:rsidRPr="0076797F">
        <w:rPr>
          <w:color w:val="auto"/>
        </w:rPr>
        <w:t>S</w:t>
      </w:r>
      <w:r w:rsidRPr="0076797F">
        <w:rPr>
          <w:color w:val="auto"/>
        </w:rPr>
        <w:t xml:space="preserve">pinal </w:t>
      </w:r>
      <w:r w:rsidR="003E4639" w:rsidRPr="0076797F">
        <w:rPr>
          <w:color w:val="auto"/>
        </w:rPr>
        <w:t>S</w:t>
      </w:r>
      <w:r w:rsidRPr="0076797F">
        <w:rPr>
          <w:color w:val="auto"/>
        </w:rPr>
        <w:t>urgery</w:t>
      </w:r>
    </w:p>
    <w:p w14:paraId="2E300B21" w14:textId="77777777" w:rsidR="007A4DD6" w:rsidRPr="0076797F" w:rsidRDefault="007A4DD6" w:rsidP="00B425BB">
      <w:pPr>
        <w:widowControl/>
        <w:contextualSpacing/>
        <w:rPr>
          <w:b/>
          <w:bCs/>
        </w:rPr>
      </w:pPr>
    </w:p>
    <w:p w14:paraId="3D080DA3" w14:textId="3DA90425" w:rsidR="006305D7" w:rsidRPr="0076797F" w:rsidRDefault="06BC42AE" w:rsidP="00B425BB">
      <w:pPr>
        <w:widowControl/>
        <w:contextualSpacing/>
        <w:rPr>
          <w:color w:val="808080" w:themeColor="text1" w:themeTint="7F"/>
        </w:rPr>
      </w:pPr>
      <w:r w:rsidRPr="0076797F">
        <w:rPr>
          <w:b/>
          <w:bCs/>
        </w:rPr>
        <w:t>AUTHORS &amp; AFFILIATIONS:</w:t>
      </w:r>
    </w:p>
    <w:p w14:paraId="32B171D0" w14:textId="4232BCAE" w:rsidR="007A4DD6" w:rsidRPr="0076797F" w:rsidRDefault="06BC42AE" w:rsidP="00B425BB">
      <w:pPr>
        <w:widowControl/>
        <w:contextualSpacing/>
        <w:rPr>
          <w:color w:val="auto"/>
        </w:rPr>
      </w:pPr>
      <w:r w:rsidRPr="0076797F">
        <w:rPr>
          <w:color w:val="auto"/>
        </w:rPr>
        <w:t>Melissa M.J. Chua</w:t>
      </w:r>
      <w:r w:rsidRPr="0076797F">
        <w:rPr>
          <w:color w:val="auto"/>
          <w:vertAlign w:val="superscript"/>
        </w:rPr>
        <w:t>1</w:t>
      </w:r>
      <w:r w:rsidRPr="0076797F">
        <w:rPr>
          <w:color w:val="auto"/>
        </w:rPr>
        <w:t xml:space="preserve">, </w:t>
      </w:r>
      <w:proofErr w:type="spellStart"/>
      <w:r w:rsidRPr="0076797F">
        <w:rPr>
          <w:color w:val="auto"/>
        </w:rPr>
        <w:t>Viren</w:t>
      </w:r>
      <w:proofErr w:type="spellEnd"/>
      <w:r w:rsidRPr="0076797F">
        <w:rPr>
          <w:color w:val="auto"/>
        </w:rPr>
        <w:t xml:space="preserve"> S. Vasudeva</w:t>
      </w:r>
      <w:r w:rsidRPr="0076797F">
        <w:rPr>
          <w:color w:val="auto"/>
          <w:vertAlign w:val="superscript"/>
        </w:rPr>
        <w:t>1</w:t>
      </w:r>
      <w:r w:rsidRPr="0076797F">
        <w:rPr>
          <w:color w:val="auto"/>
        </w:rPr>
        <w:t>, Yi Lu</w:t>
      </w:r>
      <w:r w:rsidRPr="0076797F">
        <w:rPr>
          <w:color w:val="auto"/>
          <w:vertAlign w:val="superscript"/>
        </w:rPr>
        <w:t>1</w:t>
      </w:r>
    </w:p>
    <w:p w14:paraId="7B85D4D1" w14:textId="77777777" w:rsidR="003E4639" w:rsidRPr="0076797F" w:rsidRDefault="003E4639" w:rsidP="00B425BB">
      <w:pPr>
        <w:widowControl/>
        <w:contextualSpacing/>
        <w:rPr>
          <w:color w:val="auto"/>
          <w:vertAlign w:val="superscript"/>
        </w:rPr>
      </w:pPr>
    </w:p>
    <w:p w14:paraId="78060DA6" w14:textId="177195A0" w:rsidR="008C3E3C" w:rsidRPr="0076797F" w:rsidRDefault="06BC42AE" w:rsidP="00B425BB">
      <w:pPr>
        <w:widowControl/>
        <w:contextualSpacing/>
        <w:rPr>
          <w:iCs/>
          <w:color w:val="auto"/>
        </w:rPr>
      </w:pPr>
      <w:r w:rsidRPr="0076797F">
        <w:rPr>
          <w:color w:val="auto"/>
          <w:vertAlign w:val="superscript"/>
        </w:rPr>
        <w:t>1</w:t>
      </w:r>
      <w:r w:rsidRPr="0076797F">
        <w:rPr>
          <w:iCs/>
          <w:color w:val="auto"/>
        </w:rPr>
        <w:t>Brigham and Women’s Hospital, Harvard Medical School, Boston, MA, USA</w:t>
      </w:r>
    </w:p>
    <w:p w14:paraId="225C3CAE" w14:textId="77777777" w:rsidR="003E4639" w:rsidRPr="0076797F" w:rsidRDefault="003E4639" w:rsidP="00B425BB">
      <w:pPr>
        <w:widowControl/>
        <w:contextualSpacing/>
        <w:rPr>
          <w:i/>
          <w:iCs/>
          <w:color w:val="auto"/>
        </w:rPr>
      </w:pPr>
    </w:p>
    <w:p w14:paraId="658F9E2D" w14:textId="77777777" w:rsidR="003E4639" w:rsidRPr="00B425BB" w:rsidRDefault="06BC42AE" w:rsidP="00B425BB">
      <w:pPr>
        <w:widowControl/>
        <w:contextualSpacing/>
        <w:rPr>
          <w:b/>
          <w:iCs/>
          <w:color w:val="auto"/>
        </w:rPr>
      </w:pPr>
      <w:r w:rsidRPr="00B425BB">
        <w:rPr>
          <w:b/>
          <w:iCs/>
          <w:color w:val="auto"/>
        </w:rPr>
        <w:t xml:space="preserve">Corresponding Author: </w:t>
      </w:r>
    </w:p>
    <w:p w14:paraId="71D837C4" w14:textId="7105C99C" w:rsidR="008C3E3C" w:rsidRPr="0076797F" w:rsidRDefault="06BC42AE" w:rsidP="00B425BB">
      <w:pPr>
        <w:widowControl/>
        <w:contextualSpacing/>
        <w:rPr>
          <w:iCs/>
          <w:color w:val="auto"/>
        </w:rPr>
      </w:pPr>
      <w:r w:rsidRPr="0076797F">
        <w:rPr>
          <w:color w:val="auto"/>
        </w:rPr>
        <w:t>Melissa M.J. Chua</w:t>
      </w:r>
      <w:r w:rsidR="00875257">
        <w:rPr>
          <w:color w:val="auto"/>
        </w:rPr>
        <w:tab/>
      </w:r>
      <w:r w:rsidR="003E4639" w:rsidRPr="0076797F">
        <w:rPr>
          <w:color w:val="auto"/>
        </w:rPr>
        <w:t>(</w:t>
      </w:r>
      <w:r w:rsidR="0009115E" w:rsidRPr="0076797F">
        <w:rPr>
          <w:iCs/>
          <w:color w:val="auto"/>
        </w:rPr>
        <w:t>mel98791@bu.edu</w:t>
      </w:r>
      <w:r w:rsidR="003E4639" w:rsidRPr="0076797F">
        <w:rPr>
          <w:iCs/>
          <w:color w:val="auto"/>
        </w:rPr>
        <w:t>)</w:t>
      </w:r>
    </w:p>
    <w:p w14:paraId="1685C15D" w14:textId="31BEBC01" w:rsidR="0009115E" w:rsidRPr="0076797F" w:rsidRDefault="0009115E" w:rsidP="00B425BB">
      <w:pPr>
        <w:widowControl/>
        <w:contextualSpacing/>
        <w:rPr>
          <w:color w:val="auto"/>
        </w:rPr>
      </w:pPr>
    </w:p>
    <w:p w14:paraId="7D3F515E" w14:textId="6ED60DA8" w:rsidR="0009115E" w:rsidRPr="00B425BB" w:rsidRDefault="0009115E" w:rsidP="00B425BB">
      <w:pPr>
        <w:widowControl/>
        <w:contextualSpacing/>
        <w:rPr>
          <w:b/>
          <w:color w:val="auto"/>
        </w:rPr>
      </w:pPr>
      <w:r w:rsidRPr="00B425BB">
        <w:rPr>
          <w:b/>
          <w:color w:val="auto"/>
        </w:rPr>
        <w:t>E</w:t>
      </w:r>
      <w:r w:rsidR="00875257">
        <w:rPr>
          <w:b/>
          <w:color w:val="auto"/>
        </w:rPr>
        <w:t>-</w:t>
      </w:r>
      <w:r w:rsidRPr="00B425BB">
        <w:rPr>
          <w:b/>
          <w:color w:val="auto"/>
        </w:rPr>
        <w:t xml:space="preserve">mail Addresses of Co-Authors: </w:t>
      </w:r>
    </w:p>
    <w:p w14:paraId="626A2654" w14:textId="0D1B1679" w:rsidR="0009115E" w:rsidRPr="0076797F" w:rsidRDefault="0009115E" w:rsidP="00B425BB">
      <w:pPr>
        <w:widowControl/>
        <w:contextualSpacing/>
        <w:rPr>
          <w:color w:val="auto"/>
        </w:rPr>
      </w:pPr>
      <w:proofErr w:type="spellStart"/>
      <w:r w:rsidRPr="0076797F">
        <w:rPr>
          <w:color w:val="auto"/>
        </w:rPr>
        <w:t>Viren</w:t>
      </w:r>
      <w:proofErr w:type="spellEnd"/>
      <w:r w:rsidRPr="0076797F">
        <w:rPr>
          <w:color w:val="auto"/>
        </w:rPr>
        <w:t xml:space="preserve"> S. Vasudeva </w:t>
      </w:r>
      <w:r w:rsidR="00875257">
        <w:rPr>
          <w:color w:val="auto"/>
        </w:rPr>
        <w:tab/>
      </w:r>
      <w:r w:rsidRPr="0076797F">
        <w:rPr>
          <w:color w:val="auto"/>
        </w:rPr>
        <w:t>(</w:t>
      </w:r>
      <w:r w:rsidRPr="0076797F">
        <w:t>VVASUDEVA@partners.org)</w:t>
      </w:r>
    </w:p>
    <w:p w14:paraId="60FCB589" w14:textId="457CF1BC" w:rsidR="00D04A95" w:rsidRPr="0076797F" w:rsidRDefault="0009115E" w:rsidP="00B425BB">
      <w:pPr>
        <w:widowControl/>
        <w:contextualSpacing/>
        <w:rPr>
          <w:color w:val="auto"/>
        </w:rPr>
      </w:pPr>
      <w:r w:rsidRPr="0076797F">
        <w:rPr>
          <w:color w:val="auto"/>
        </w:rPr>
        <w:t xml:space="preserve">Yi Lu </w:t>
      </w:r>
      <w:r w:rsidR="00875257">
        <w:rPr>
          <w:color w:val="auto"/>
        </w:rPr>
        <w:tab/>
      </w:r>
      <w:r w:rsidR="00875257">
        <w:rPr>
          <w:color w:val="auto"/>
        </w:rPr>
        <w:tab/>
      </w:r>
      <w:r w:rsidR="00875257">
        <w:rPr>
          <w:color w:val="auto"/>
        </w:rPr>
        <w:tab/>
      </w:r>
      <w:r w:rsidRPr="0076797F">
        <w:rPr>
          <w:color w:val="auto"/>
        </w:rPr>
        <w:t>(</w:t>
      </w:r>
      <w:r w:rsidRPr="0076797F">
        <w:t>ylu4@bwh.harvard.edu)</w:t>
      </w:r>
    </w:p>
    <w:p w14:paraId="76203E66" w14:textId="77777777" w:rsidR="0009115E" w:rsidRPr="0076797F" w:rsidRDefault="0009115E" w:rsidP="00B425BB">
      <w:pPr>
        <w:widowControl/>
        <w:contextualSpacing/>
        <w:rPr>
          <w:bCs/>
          <w:color w:val="808080" w:themeColor="background1" w:themeShade="80"/>
        </w:rPr>
      </w:pPr>
    </w:p>
    <w:p w14:paraId="71B79AC9" w14:textId="1884D1E5" w:rsidR="006305D7" w:rsidRPr="0076797F" w:rsidRDefault="06BC42AE" w:rsidP="00B425BB">
      <w:pPr>
        <w:pStyle w:val="NormalWeb"/>
        <w:widowControl/>
        <w:spacing w:before="0" w:beforeAutospacing="0" w:after="0" w:afterAutospacing="0"/>
        <w:contextualSpacing/>
      </w:pPr>
      <w:r w:rsidRPr="0076797F">
        <w:rPr>
          <w:b/>
          <w:bCs/>
        </w:rPr>
        <w:t>KEYWORDS:</w:t>
      </w:r>
    </w:p>
    <w:p w14:paraId="6C0B0781" w14:textId="2F65B576" w:rsidR="007A4DD6" w:rsidRPr="0076797F" w:rsidRDefault="06BC42AE" w:rsidP="00B425BB">
      <w:pPr>
        <w:widowControl/>
        <w:contextualSpacing/>
        <w:rPr>
          <w:color w:val="auto"/>
        </w:rPr>
      </w:pPr>
      <w:r w:rsidRPr="0076797F">
        <w:rPr>
          <w:color w:val="auto"/>
        </w:rPr>
        <w:t>intraoperative ultrasound; spine surgery; intramedullary tumor; thoracic disc herniation; thoracolumbar burst fracture; intradural lesion</w:t>
      </w:r>
    </w:p>
    <w:p w14:paraId="1CB4E390" w14:textId="77777777" w:rsidR="006305D7" w:rsidRPr="0076797F" w:rsidRDefault="006305D7" w:rsidP="00B425BB">
      <w:pPr>
        <w:pStyle w:val="NormalWeb"/>
        <w:widowControl/>
        <w:spacing w:before="0" w:beforeAutospacing="0" w:after="0" w:afterAutospacing="0"/>
        <w:contextualSpacing/>
      </w:pPr>
    </w:p>
    <w:p w14:paraId="628AC4B5" w14:textId="7CA5FF81" w:rsidR="006305D7" w:rsidRPr="0076797F" w:rsidRDefault="06BC42AE" w:rsidP="00B425BB">
      <w:pPr>
        <w:widowControl/>
        <w:contextualSpacing/>
      </w:pPr>
      <w:r w:rsidRPr="0076797F">
        <w:rPr>
          <w:b/>
          <w:bCs/>
        </w:rPr>
        <w:t>SHORT ABSTRACT:</w:t>
      </w:r>
    </w:p>
    <w:p w14:paraId="32798D51" w14:textId="79BC1F3D" w:rsidR="007A4DD6" w:rsidRPr="0076797F" w:rsidRDefault="00B60091" w:rsidP="00B425BB">
      <w:pPr>
        <w:widowControl/>
        <w:contextualSpacing/>
        <w:rPr>
          <w:color w:val="auto"/>
        </w:rPr>
      </w:pPr>
      <w:r w:rsidRPr="0076797F">
        <w:rPr>
          <w:color w:val="auto"/>
        </w:rPr>
        <w:t xml:space="preserve">Here, we present a protocol on the use of </w:t>
      </w:r>
      <w:r w:rsidR="00A56A19">
        <w:rPr>
          <w:color w:val="auto"/>
        </w:rPr>
        <w:t xml:space="preserve">an </w:t>
      </w:r>
      <w:r w:rsidRPr="0076797F">
        <w:rPr>
          <w:color w:val="auto"/>
        </w:rPr>
        <w:t>intraoperative ultrasound in spinal surgery, particularly in cases of intradural lesions and lesions in the ventral spinal canal when using a posterior approach.</w:t>
      </w:r>
    </w:p>
    <w:p w14:paraId="761028D6" w14:textId="77777777" w:rsidR="006305D7" w:rsidRPr="0076797F" w:rsidRDefault="006305D7" w:rsidP="00B425BB">
      <w:pPr>
        <w:widowControl/>
        <w:contextualSpacing/>
      </w:pPr>
    </w:p>
    <w:p w14:paraId="64FB8590" w14:textId="3A58D00E" w:rsidR="006305D7" w:rsidRPr="0076797F" w:rsidRDefault="06BC42AE" w:rsidP="00B425BB">
      <w:pPr>
        <w:widowControl/>
        <w:contextualSpacing/>
        <w:rPr>
          <w:color w:val="808080" w:themeColor="text1" w:themeTint="7F"/>
        </w:rPr>
      </w:pPr>
      <w:r w:rsidRPr="0076797F">
        <w:rPr>
          <w:b/>
          <w:bCs/>
        </w:rPr>
        <w:t>LONG ABSTRACT:</w:t>
      </w:r>
    </w:p>
    <w:p w14:paraId="4C7D5FD5" w14:textId="37D93812" w:rsidR="006305D7" w:rsidRPr="0076797F" w:rsidRDefault="06BC42AE" w:rsidP="00B425BB">
      <w:pPr>
        <w:widowControl/>
        <w:contextualSpacing/>
        <w:rPr>
          <w:color w:val="auto"/>
        </w:rPr>
      </w:pPr>
      <w:r w:rsidRPr="0076797F">
        <w:rPr>
          <w:color w:val="auto"/>
        </w:rPr>
        <w:t xml:space="preserve">Since the 1980s, there have been several reports </w:t>
      </w:r>
      <w:r w:rsidR="00875257">
        <w:rPr>
          <w:color w:val="auto"/>
        </w:rPr>
        <w:t>of</w:t>
      </w:r>
      <w:r w:rsidRPr="0076797F">
        <w:rPr>
          <w:color w:val="auto"/>
        </w:rPr>
        <w:t xml:space="preserve"> the use of </w:t>
      </w:r>
      <w:r w:rsidR="00A56A19">
        <w:rPr>
          <w:color w:val="auto"/>
        </w:rPr>
        <w:t xml:space="preserve">an </w:t>
      </w:r>
      <w:r w:rsidRPr="0076797F">
        <w:rPr>
          <w:color w:val="auto"/>
        </w:rPr>
        <w:t xml:space="preserve">intraoperative ultrasound as a useful adjunct in spinal surgery. However, with the advent of newer </w:t>
      </w:r>
      <w:r w:rsidR="005E2D62" w:rsidRPr="0076797F">
        <w:rPr>
          <w:color w:val="auto"/>
        </w:rPr>
        <w:t>cutting-edge</w:t>
      </w:r>
      <w:r w:rsidRPr="0076797F">
        <w:rPr>
          <w:color w:val="auto"/>
        </w:rPr>
        <w:t xml:space="preserve"> imaging modalities, the use of </w:t>
      </w:r>
      <w:r w:rsidR="00A56A19">
        <w:rPr>
          <w:color w:val="auto"/>
        </w:rPr>
        <w:t xml:space="preserve">an </w:t>
      </w:r>
      <w:r w:rsidRPr="0076797F">
        <w:rPr>
          <w:color w:val="auto"/>
        </w:rPr>
        <w:t>intraoperative ultrasound in spine surgery has largely fallen out of favor. Despite this, intraoperative ultrasound</w:t>
      </w:r>
      <w:r w:rsidR="00A56A19">
        <w:rPr>
          <w:color w:val="auto"/>
        </w:rPr>
        <w:t>s</w:t>
      </w:r>
      <w:r w:rsidRPr="0076797F">
        <w:rPr>
          <w:color w:val="auto"/>
        </w:rPr>
        <w:t xml:space="preserve"> continue to provide several advantages over other intraoperative techniques such as magnetic resonance imaging and computed tomography</w:t>
      </w:r>
      <w:r w:rsidR="00875257">
        <w:rPr>
          <w:color w:val="auto"/>
        </w:rPr>
        <w:t>,</w:t>
      </w:r>
      <w:r w:rsidRPr="0076797F">
        <w:rPr>
          <w:color w:val="auto"/>
        </w:rPr>
        <w:t xml:space="preserve"> including being more cost-effective, efficient, and easy to operate and interpret. Additionally, it remains the only method for </w:t>
      </w:r>
      <w:r w:rsidR="00E3052F" w:rsidRPr="0076797F">
        <w:rPr>
          <w:color w:val="auto"/>
        </w:rPr>
        <w:t xml:space="preserve">the </w:t>
      </w:r>
      <w:r w:rsidRPr="0076797F">
        <w:rPr>
          <w:color w:val="auto"/>
        </w:rPr>
        <w:t>real-time visualization of soft tissue and pathologies. This paper focuses on the advantages of using intraoperative ultrasound</w:t>
      </w:r>
      <w:r w:rsidR="00A56A19">
        <w:rPr>
          <w:color w:val="auto"/>
        </w:rPr>
        <w:t>s</w:t>
      </w:r>
      <w:r w:rsidRPr="0076797F">
        <w:rPr>
          <w:color w:val="auto"/>
        </w:rPr>
        <w:t>, especially in cases of intradural lesions and lesions ventral to the thecal sac when approach</w:t>
      </w:r>
      <w:r w:rsidR="00875257">
        <w:rPr>
          <w:color w:val="auto"/>
        </w:rPr>
        <w:t>ed</w:t>
      </w:r>
      <w:r w:rsidRPr="0076797F">
        <w:rPr>
          <w:color w:val="auto"/>
        </w:rPr>
        <w:t xml:space="preserve"> posteriorly.</w:t>
      </w:r>
    </w:p>
    <w:p w14:paraId="2F71F5A7" w14:textId="77777777" w:rsidR="00FE4234" w:rsidRPr="0076797F" w:rsidRDefault="00FE4234" w:rsidP="00B425BB">
      <w:pPr>
        <w:widowControl/>
        <w:contextualSpacing/>
      </w:pPr>
    </w:p>
    <w:p w14:paraId="00D25F73" w14:textId="24FAF4FD" w:rsidR="006305D7" w:rsidRPr="0076797F" w:rsidRDefault="06BC42AE" w:rsidP="00B425BB">
      <w:pPr>
        <w:widowControl/>
        <w:contextualSpacing/>
        <w:rPr>
          <w:color w:val="808080" w:themeColor="text1" w:themeTint="7F"/>
        </w:rPr>
      </w:pPr>
      <w:r w:rsidRPr="0076797F">
        <w:rPr>
          <w:b/>
          <w:bCs/>
        </w:rPr>
        <w:t>INTRODUCTION:</w:t>
      </w:r>
      <w:r w:rsidRPr="0076797F">
        <w:rPr>
          <w:color w:val="808080" w:themeColor="text1" w:themeTint="7F"/>
        </w:rPr>
        <w:t xml:space="preserve"> </w:t>
      </w:r>
    </w:p>
    <w:p w14:paraId="0E3632D3" w14:textId="29F64406" w:rsidR="008C3E3C" w:rsidRPr="0076797F" w:rsidRDefault="00A56A19" w:rsidP="00B425BB">
      <w:pPr>
        <w:widowControl/>
        <w:tabs>
          <w:tab w:val="left" w:pos="270"/>
        </w:tabs>
        <w:contextualSpacing/>
        <w:rPr>
          <w:color w:val="auto"/>
        </w:rPr>
      </w:pPr>
      <w:r>
        <w:rPr>
          <w:color w:val="auto"/>
        </w:rPr>
        <w:t>An u</w:t>
      </w:r>
      <w:r w:rsidR="008C3E3C" w:rsidRPr="0076797F">
        <w:rPr>
          <w:color w:val="auto"/>
        </w:rPr>
        <w:t xml:space="preserve">ltrasound is one of the most common diagnostic tools in medicine, particularly for visualizing pathology in the abdomen, limbs, and neck. </w:t>
      </w:r>
      <w:r w:rsidR="00DD0C0A" w:rsidRPr="0076797F">
        <w:rPr>
          <w:color w:val="auto"/>
        </w:rPr>
        <w:t>However, its use to investigate cranial and spinal lesions</w:t>
      </w:r>
      <w:r w:rsidR="002C0B77" w:rsidRPr="0076797F">
        <w:rPr>
          <w:color w:val="auto"/>
        </w:rPr>
        <w:t xml:space="preserve"> is</w:t>
      </w:r>
      <w:r w:rsidR="00DD0C0A" w:rsidRPr="0076797F">
        <w:rPr>
          <w:color w:val="auto"/>
        </w:rPr>
        <w:t xml:space="preserve"> not currently widely utilized. </w:t>
      </w:r>
      <w:r w:rsidR="008C3E3C" w:rsidRPr="0076797F">
        <w:rPr>
          <w:color w:val="auto"/>
        </w:rPr>
        <w:t xml:space="preserve">In 1978, Reid was the first to report the use </w:t>
      </w:r>
      <w:r w:rsidR="00C52DE4" w:rsidRPr="0076797F">
        <w:rPr>
          <w:color w:val="auto"/>
        </w:rPr>
        <w:t xml:space="preserve">of </w:t>
      </w:r>
      <w:r>
        <w:rPr>
          <w:color w:val="auto"/>
        </w:rPr>
        <w:t xml:space="preserve">an </w:t>
      </w:r>
      <w:r w:rsidR="008C3E3C" w:rsidRPr="0076797F">
        <w:rPr>
          <w:color w:val="auto"/>
        </w:rPr>
        <w:t>ultrasound to visualize cervical cord cystic astrocytoma</w:t>
      </w:r>
      <w:r w:rsidR="006D4CF8" w:rsidRPr="0076797F">
        <w:fldChar w:fldCharType="begin"/>
      </w:r>
      <w:r w:rsidR="00AA56FF" w:rsidRPr="0076797F">
        <w:rPr>
          <w:color w:val="auto"/>
        </w:rPr>
        <w:instrText xml:space="preserve"> ADDIN ZOTERO_ITEM CSL_CITATION {"citationID":"a1b2os88ek7","properties":{"formattedCitation":"\\super 1\\nosupersub{}","plainCitation":"1","noteIndex":0},"citationItems":[{"id":4,"uris":["http://zotero.org/users/4682340/items/TYQEX5UI"],"uri":["http://zotero.org/users/4682340/items/TYQEX5UI"],"itemData":{"id":4,"type":"article-journal","title":"Ultrasonic visualization of a cervical cord cystic astrocytoma","container-title":"AJR. American journal of roentgenology","page":"907-908","volume":"131","issue":"5","source":"PubMed","DOI":"10.2214/ajr.131.5.907","ISSN":"0361-803X","note":"PMID: 101058","journalAbbreviation":"AJR Am J Roentgenol","language":"eng","author":[{"family":"Reid","given":"M. H."}],"issued":{"date-parts":[["1978",11]]}}}],"schema":"https://github.com/citation-style-language/schema/raw/master/csl-citation.json"} </w:instrText>
      </w:r>
      <w:r w:rsidR="006D4CF8" w:rsidRPr="0076797F">
        <w:rPr>
          <w:color w:val="auto"/>
        </w:rPr>
        <w:fldChar w:fldCharType="separate"/>
      </w:r>
      <w:r w:rsidR="00AA56FF" w:rsidRPr="0076797F">
        <w:rPr>
          <w:vertAlign w:val="superscript"/>
        </w:rPr>
        <w:t>1</w:t>
      </w:r>
      <w:r w:rsidR="006D4CF8" w:rsidRPr="0076797F">
        <w:fldChar w:fldCharType="end"/>
      </w:r>
      <w:r w:rsidR="008C3E3C" w:rsidRPr="0076797F">
        <w:rPr>
          <w:color w:val="auto"/>
        </w:rPr>
        <w:t xml:space="preserve">. Here, scans were performed with the patient’s neck flexed to allow </w:t>
      </w:r>
      <w:r w:rsidR="00875257">
        <w:rPr>
          <w:color w:val="auto"/>
        </w:rPr>
        <w:t xml:space="preserve">an </w:t>
      </w:r>
      <w:r w:rsidR="008C3E3C" w:rsidRPr="0076797F">
        <w:rPr>
          <w:color w:val="auto"/>
        </w:rPr>
        <w:t>opening of the intralaminar window</w:t>
      </w:r>
      <w:r w:rsidR="001E15D2" w:rsidRPr="0076797F">
        <w:rPr>
          <w:color w:val="auto"/>
        </w:rPr>
        <w:t>.</w:t>
      </w:r>
      <w:r w:rsidR="008C3E3C" w:rsidRPr="0076797F">
        <w:rPr>
          <w:color w:val="auto"/>
        </w:rPr>
        <w:t xml:space="preserve"> </w:t>
      </w:r>
      <w:r w:rsidR="00F20F60" w:rsidRPr="0076797F">
        <w:rPr>
          <w:color w:val="auto"/>
        </w:rPr>
        <w:t xml:space="preserve">Four years later, in 1982, Dohrmann and Rubin reported the use of </w:t>
      </w:r>
      <w:r>
        <w:rPr>
          <w:color w:val="auto"/>
        </w:rPr>
        <w:t xml:space="preserve">an </w:t>
      </w:r>
      <w:r w:rsidR="00F20F60" w:rsidRPr="0076797F">
        <w:rPr>
          <w:color w:val="auto"/>
        </w:rPr>
        <w:t>ultrasound intraoperatively to visualize the intradural space</w:t>
      </w:r>
      <w:r w:rsidR="00AC0525" w:rsidRPr="0076797F">
        <w:rPr>
          <w:color w:val="auto"/>
        </w:rPr>
        <w:t xml:space="preserve"> in 10 patients</w:t>
      </w:r>
      <w:r w:rsidR="006D4CF8" w:rsidRPr="0076797F">
        <w:fldChar w:fldCharType="begin"/>
      </w:r>
      <w:r w:rsidR="00AA56FF" w:rsidRPr="0076797F">
        <w:rPr>
          <w:color w:val="auto"/>
        </w:rPr>
        <w:instrText xml:space="preserve"> ADDIN ZOTERO_ITEM CSL_CITATION {"citationID":"ade3et83hs","properties":{"formattedCitation":"\\super 2\\nosupersub{}","plainCitation":"2","noteIndex":0},"citationItems":[{"id":6,"uris":["http://zotero.org/users/4682340/items/7I3NHTRV"],"uri":["http://zotero.org/users/4682340/items/7I3NHTRV"],"itemData":{"id":6,"type":"article-journal","title":"Intraoperative ultrasound imaging of the spinal cord: syringomyelia, cysts, and tumors--a preliminary report","container-title":"Surgical Neurology","page":"395-399","volume":"18","issue":"6","source":"PubMed","abstract":"Dynamic intraoperative imaging of the spinal cord was done using a real-time ultrasound scanner. Prior to opening the dura mater the neurosurgeon is able to \"explore\" the intradural space and with a 7.5 MHz transducer visualize the normal spinal cord, including the central canal and the dentate ligaments. Anterior and posterior spinal arteries may be seen in certain patients. In syringomyelia the fluid-filled cavities may be visualized with ultrasound and drained or shunted with intraoperative ultrasound guidance. Spinal cord cysts or cystic components of tumors can be precisely identified and drained using ultrasound. Intramedullary tumors can be demonstrated sonographically, as can the location and extent of intradural extramedullary tumors and tumors that have both extradural and intradural components. Experience to date with intraoperative imaging of the spinal cord and with the real-time ultrasound scanner is very encouraging, and in the future it should allow for a more precise characterization of and operative approach to lesions of the spinal cord.","ISSN":"0090-3019","note":"PMID: 7163957","shortTitle":"Intraoperative ultrasound imaging of the spinal cord","journalAbbreviation":"Surg Neurol","language":"eng","author":[{"family":"Dohrmann","given":"G. J."},{"family":"Rubin","given":"J. M."}],"issued":{"date-parts":[["1982",12]]}}}],"schema":"https://github.com/citation-style-language/schema/raw/master/csl-citation.json"} </w:instrText>
      </w:r>
      <w:r w:rsidR="006D4CF8" w:rsidRPr="0076797F">
        <w:rPr>
          <w:color w:val="auto"/>
        </w:rPr>
        <w:fldChar w:fldCharType="separate"/>
      </w:r>
      <w:r w:rsidR="00AA56FF" w:rsidRPr="0076797F">
        <w:rPr>
          <w:vertAlign w:val="superscript"/>
        </w:rPr>
        <w:t>2</w:t>
      </w:r>
      <w:r w:rsidR="006D4CF8" w:rsidRPr="0076797F">
        <w:fldChar w:fldCharType="end"/>
      </w:r>
      <w:r w:rsidR="00F20F60" w:rsidRPr="0076797F">
        <w:rPr>
          <w:color w:val="auto"/>
        </w:rPr>
        <w:t xml:space="preserve">. </w:t>
      </w:r>
      <w:r w:rsidR="00AC0525" w:rsidRPr="0076797F">
        <w:rPr>
          <w:color w:val="auto"/>
        </w:rPr>
        <w:t xml:space="preserve">Pathologies identified with </w:t>
      </w:r>
      <w:r>
        <w:rPr>
          <w:color w:val="auto"/>
        </w:rPr>
        <w:t xml:space="preserve">an </w:t>
      </w:r>
      <w:r w:rsidR="00AC0525" w:rsidRPr="0076797F">
        <w:rPr>
          <w:color w:val="auto"/>
        </w:rPr>
        <w:t>intraoperative ultrasound</w:t>
      </w:r>
      <w:r>
        <w:rPr>
          <w:color w:val="auto"/>
        </w:rPr>
        <w:t>,</w:t>
      </w:r>
      <w:r w:rsidR="00AC0525" w:rsidRPr="0076797F">
        <w:rPr>
          <w:color w:val="auto"/>
        </w:rPr>
        <w:t xml:space="preserve"> </w:t>
      </w:r>
      <w:r w:rsidR="002D215B" w:rsidRPr="0076797F">
        <w:rPr>
          <w:color w:val="auto"/>
        </w:rPr>
        <w:t>among the 10 patients</w:t>
      </w:r>
      <w:r>
        <w:rPr>
          <w:color w:val="auto"/>
        </w:rPr>
        <w:t>,</w:t>
      </w:r>
      <w:r w:rsidR="002D215B" w:rsidRPr="0076797F">
        <w:rPr>
          <w:color w:val="auto"/>
        </w:rPr>
        <w:t xml:space="preserve"> </w:t>
      </w:r>
      <w:r w:rsidR="00AC0525" w:rsidRPr="0076797F">
        <w:rPr>
          <w:color w:val="auto"/>
        </w:rPr>
        <w:t>included syringomyelia, spinal cord cysts, and intramedullary and</w:t>
      </w:r>
      <w:r w:rsidR="008B215F" w:rsidRPr="0076797F">
        <w:rPr>
          <w:color w:val="auto"/>
        </w:rPr>
        <w:t xml:space="preserve"> extramedullary </w:t>
      </w:r>
      <w:r w:rsidR="008B215F" w:rsidRPr="0076797F">
        <w:rPr>
          <w:color w:val="auto"/>
        </w:rPr>
        <w:lastRenderedPageBreak/>
        <w:t>tumors</w:t>
      </w:r>
      <w:r w:rsidR="00AC0525" w:rsidRPr="0076797F">
        <w:rPr>
          <w:color w:val="auto"/>
        </w:rPr>
        <w:t xml:space="preserve">. </w:t>
      </w:r>
      <w:r w:rsidR="002D215B" w:rsidRPr="0076797F">
        <w:rPr>
          <w:color w:val="auto"/>
        </w:rPr>
        <w:t>They further</w:t>
      </w:r>
      <w:r w:rsidR="00AC0525" w:rsidRPr="0076797F">
        <w:rPr>
          <w:color w:val="auto"/>
        </w:rPr>
        <w:t xml:space="preserve"> </w:t>
      </w:r>
      <w:r w:rsidR="00DD0C0A" w:rsidRPr="0076797F">
        <w:rPr>
          <w:color w:val="auto"/>
        </w:rPr>
        <w:t xml:space="preserve">demonstrated the use of </w:t>
      </w:r>
      <w:r>
        <w:rPr>
          <w:color w:val="auto"/>
        </w:rPr>
        <w:t xml:space="preserve">an </w:t>
      </w:r>
      <w:r w:rsidR="00DD0C0A" w:rsidRPr="0076797F">
        <w:rPr>
          <w:color w:val="auto"/>
        </w:rPr>
        <w:t>intraoperative ultrasound to gu</w:t>
      </w:r>
      <w:r w:rsidR="002D215B" w:rsidRPr="0076797F">
        <w:rPr>
          <w:color w:val="auto"/>
        </w:rPr>
        <w:t xml:space="preserve">ide catheters and probes for </w:t>
      </w:r>
      <w:r w:rsidR="00875257">
        <w:rPr>
          <w:color w:val="auto"/>
        </w:rPr>
        <w:t xml:space="preserve">the </w:t>
      </w:r>
      <w:r w:rsidR="002D215B" w:rsidRPr="0076797F">
        <w:rPr>
          <w:color w:val="auto"/>
        </w:rPr>
        <w:t xml:space="preserve">biopsy of tumors, </w:t>
      </w:r>
      <w:r w:rsidR="00875257">
        <w:rPr>
          <w:color w:val="auto"/>
        </w:rPr>
        <w:t xml:space="preserve">the </w:t>
      </w:r>
      <w:r w:rsidR="002D215B" w:rsidRPr="0076797F">
        <w:rPr>
          <w:color w:val="auto"/>
        </w:rPr>
        <w:t>drainage of cysts, and ventricular shunt catheter placement</w:t>
      </w:r>
      <w:r w:rsidR="006D4CF8" w:rsidRPr="0076797F">
        <w:fldChar w:fldCharType="begin"/>
      </w:r>
      <w:r w:rsidR="00AA56FF" w:rsidRPr="0076797F">
        <w:rPr>
          <w:color w:val="auto"/>
        </w:rPr>
        <w:instrText xml:space="preserve"> ADDIN ZOTERO_ITEM CSL_CITATION {"citationID":"akakfs4dm6","properties":{"formattedCitation":"\\super 3\\nosupersub{}","plainCitation":"3","noteIndex":0},"citationItems":[{"id":8,"uris":["http://zotero.org/users/4682340/items/SCVKFQYH"],"uri":["http://zotero.org/users/4682340/items/SCVKFQYH"],"itemData":{"id":8,"type":"article-journal","title":"Use of ultrasonically guided probes and catheters in neurosurgery","container-title":"Surgical Neurology","page":"143-148","volume":"18","issue":"2","source":"PubMed","abstract":"The utility of two-dimensional, real-time intraoperative ultrasound sector scanning for purposes of tumor localization, tumor biopsy, cyst drainage, and placement of ventricular shunt catheters in 13 patients is demonstrated. The technique allows the neurosurgeon to assess the progress of the procedure as it happens. The surgeon can observe biopsy probes entering tumors, thus confirming the location of the tissue sample. Shunt catheters can be easily guided into optimal positions for drainage. The technique is simple and safe, and could become a valuable aid in certain types of neurosurgical operations.","ISSN":"0090-3019","note":"PMID: 7135193","journalAbbreviation":"Surg Neurol","language":"eng","author":[{"family":"Rubin","given":"J. M."},{"family":"Dohrmann","given":"G. J."}],"issued":{"date-parts":[["1982",8]]}}}],"schema":"https://github.com/citation-style-language/schema/raw/master/csl-citation.json"} </w:instrText>
      </w:r>
      <w:r w:rsidR="006D4CF8" w:rsidRPr="0076797F">
        <w:rPr>
          <w:color w:val="auto"/>
        </w:rPr>
        <w:fldChar w:fldCharType="separate"/>
      </w:r>
      <w:r w:rsidR="00AA56FF" w:rsidRPr="0076797F">
        <w:rPr>
          <w:vertAlign w:val="superscript"/>
        </w:rPr>
        <w:t>3</w:t>
      </w:r>
      <w:r w:rsidR="006D4CF8" w:rsidRPr="0076797F">
        <w:fldChar w:fldCharType="end"/>
      </w:r>
      <w:r w:rsidR="002D215B" w:rsidRPr="0076797F">
        <w:rPr>
          <w:color w:val="auto"/>
        </w:rPr>
        <w:t xml:space="preserve">. </w:t>
      </w:r>
      <w:r w:rsidR="006D79DE" w:rsidRPr="0076797F">
        <w:rPr>
          <w:color w:val="auto"/>
        </w:rPr>
        <w:t>This a</w:t>
      </w:r>
      <w:r w:rsidR="008C2A79" w:rsidRPr="0076797F">
        <w:rPr>
          <w:color w:val="auto"/>
        </w:rPr>
        <w:t xml:space="preserve">llowed </w:t>
      </w:r>
      <w:r w:rsidR="00AC2902" w:rsidRPr="0076797F">
        <w:rPr>
          <w:color w:val="auto"/>
        </w:rPr>
        <w:t xml:space="preserve">the </w:t>
      </w:r>
      <w:r w:rsidR="008C2A79" w:rsidRPr="0076797F">
        <w:rPr>
          <w:color w:val="auto"/>
        </w:rPr>
        <w:t xml:space="preserve">real-time monitoring and precise positioning of </w:t>
      </w:r>
      <w:r w:rsidR="00675E34" w:rsidRPr="0076797F">
        <w:rPr>
          <w:color w:val="auto"/>
        </w:rPr>
        <w:t xml:space="preserve">probes/catheters, reducing </w:t>
      </w:r>
      <w:r w:rsidR="00875257">
        <w:rPr>
          <w:color w:val="auto"/>
        </w:rPr>
        <w:t xml:space="preserve">the </w:t>
      </w:r>
      <w:r w:rsidR="00675E34" w:rsidRPr="0076797F">
        <w:rPr>
          <w:color w:val="auto"/>
        </w:rPr>
        <w:t>inaccuracy and errors in placement.</w:t>
      </w:r>
      <w:r w:rsidR="00C52DE4" w:rsidRPr="0076797F">
        <w:rPr>
          <w:color w:val="auto"/>
        </w:rPr>
        <w:t xml:space="preserve"> </w:t>
      </w:r>
      <w:r w:rsidR="00C67817" w:rsidRPr="0076797F">
        <w:rPr>
          <w:color w:val="auto"/>
        </w:rPr>
        <w:t xml:space="preserve">Following these initial reports, </w:t>
      </w:r>
      <w:r w:rsidR="00683524" w:rsidRPr="0076797F">
        <w:rPr>
          <w:color w:val="auto"/>
        </w:rPr>
        <w:t>several others have published the use of intraoperative ultrasound</w:t>
      </w:r>
      <w:r>
        <w:rPr>
          <w:color w:val="auto"/>
        </w:rPr>
        <w:t>s</w:t>
      </w:r>
      <w:r w:rsidR="00683524" w:rsidRPr="0076797F">
        <w:rPr>
          <w:color w:val="auto"/>
        </w:rPr>
        <w:t xml:space="preserve"> for guiding spinal cord cyst drainage, intramedullary and extramedull</w:t>
      </w:r>
      <w:r w:rsidR="00F208A2" w:rsidRPr="0076797F">
        <w:rPr>
          <w:color w:val="auto"/>
        </w:rPr>
        <w:t xml:space="preserve">ary tumor resection, and </w:t>
      </w:r>
      <w:proofErr w:type="spellStart"/>
      <w:r w:rsidR="00F208A2" w:rsidRPr="0076797F">
        <w:rPr>
          <w:color w:val="auto"/>
        </w:rPr>
        <w:t>syringo</w:t>
      </w:r>
      <w:proofErr w:type="spellEnd"/>
      <w:r w:rsidR="00683524" w:rsidRPr="0076797F">
        <w:rPr>
          <w:color w:val="auto"/>
        </w:rPr>
        <w:t>-subarachnoid shunt cathe</w:t>
      </w:r>
      <w:r w:rsidR="006D4BDE" w:rsidRPr="0076797F">
        <w:rPr>
          <w:color w:val="auto"/>
        </w:rPr>
        <w:t>ter placement</w:t>
      </w:r>
      <w:r w:rsidR="006D4CF8" w:rsidRPr="0076797F">
        <w:fldChar w:fldCharType="begin"/>
      </w:r>
      <w:r w:rsidR="00AA56FF" w:rsidRPr="0076797F">
        <w:rPr>
          <w:color w:val="auto"/>
        </w:rPr>
        <w:instrText xml:space="preserve"> ADDIN ZOTERO_ITEM CSL_CITATION {"citationID":"a2gjp39ar3o","properties":{"formattedCitation":"\\super 4\\uc0\\u8211{}10\\nosupersub{}","plainCitation":"4–10","noteIndex":0},"citationItems":[{"id":10,"uris":["http://zotero.org/users/4682340/items/LZJM8DR6"],"uri":["http://zotero.org/users/4682340/items/LZJM8DR6"],"itemData":{"id":10,"type":"article-journal","title":"Spinal cord imaging using real-time high-resolution ultrasound","container-title":"Radiology","page":"459-465","volume":"147","issue":"2","source":"PubMed","abstract":"The myelographic evaluation of patients presenting with persistent or recurrent symptoms following surgery for an intrinsic spinal cord mass is difficult. Possible symptom-causing processes include tumor recurrence, intramedullary cyst formation, postirradiation effects, arachnoiditis, and spinal cord atrophy. Since tumor recurrence and syrinx formation may require further surgery, while the other entities generally do not, the distinction between these processes is clinically important. The authors have successfully employed commercially available high-resolution real-time ultrasound imaging systems to investigate a group of patients with these persistent or recurrent symptoms after surgery. The bony laminectomy defect provides an acoustic window for viewing intraspinal contents. Ultrasound can accurately differentiate between cystic and solid lesions and can clearly demonstrate whether a spinal cord is enlarged or atrophic.","DOI":"10.1148/radiology.147.2.6340159","ISSN":"0033-8419","note":"PMID: 6340159","journalAbbreviation":"Radiology","language":"eng","author":[{"family":"Braun","given":"I. F."},{"family":"Raghavendra","given":"B. N."},{"family":"Kricheff","given":"I. I."}],"issued":{"date-parts":[["1983",5]]}}},{"id":12,"uris":["http://zotero.org/users/4682340/items/QP6PH774"],"uri":["http://zotero.org/users/4682340/items/QP6PH774"],"itemData":{"id":12,"type":"article-journal","title":"Differentiation of tumor from syringohydromyelia: intraoperative neurosonography of the spinal cord","container-title":"Radiology","page":"171-174","volume":"151","issue":"1","source":"PubMed","abstract":"Real-time ultrasonography was useful in differentiating tumor from syringohydromyelia as the cause of cervical cord widening in four patients. Those with syringohydromyelia had a smooth, regular, cystic space located symmetrically in the spinal cord. Tumor appeared as an echogenic, hypoechoic, or cystic expansile lesion that both narrowed the subarachnoid space and obliterated the spinal canal. When intraoperative sonography detects cystic lesions of the spinal cord, careful search for the presence of these signs is necessary to exclude tumor. Intraoperative spinal cord ultrasonography is simple and rapid, and it provides the surgeon with valuable information not readily available previously.","DOI":"10.1148/radiology.151.1.6701310","ISSN":"0033-8419","note":"PMID: 6701310","shortTitle":"Differentiation of tumor from syringohydromyelia","journalAbbreviation":"Radiology","language":"eng","author":[{"family":"Hutchins","given":"W. W."},{"family":"Vogelzang","given":"R. L."},{"family":"Neiman","given":"H. L."},{"family":"Fuld","given":"I. L."},{"family":"Kowal","given":"L. E."}],"issued":{"date-parts":[["1984",4]]}}},{"id":26,"uris":["http://zotero.org/users/4682340/items/W6R3VF9D"],"uri":["http://zotero.org/users/4682340/items/W6R3VF9D"],"itemData":{"id":26,"type":"article-journal","title":"Current Management and Treatment Modalities for Intramedullary Spinal Cord Tumors","container-title":"Current Treatment Options in Oncology","page":"39","volume":"16","issue":"8","source":"PubMed","abstract":"OPINION STATEMENT: Intramedullary spinal cord tumors are rare central nervous system tumors with unique challenges due to the eloquence of the surrounding tissue. Their treatment and prognosis is largely dependent on tumor histology and patient functionality. The introduction and advancement of microsurgical techniques have made surgery the mainstay of treatment for intramedullary tumors. Tumors that are well demarcated (e.g., ependymomas, hemangioblastomas) can be resected for cure, while more infiltrative tumors (e.g., high-grade astrocytomas) are typically managed with biopsies or limited resections in order to minimize the significant risk of damage to the spinal cord. The use of more aggressive surgical resection for astrocytoma is controversial but may have an increasing role in select cases. The use of intraoperative neurophysiologic monitoring and intraoperative ultrasound may help guide the extent of surgery while minimizing damage to normal tissue. Advances in MRI technology have greatly aided the diagnosis and preoperative planning of intramedullary tumors. Further advances in intraoperative MRI may make this a useful tool in guiding extent of resection. Preoperative functional status is the most important predictor of neurologic outcome, while histology and extent of resection are the most important predictors of progression-free survival. The use of adjuvant radiation and chemotherapy is dependent on patient age and histology but is largely reserved for high-grade tumor histologies or systemic involvement. Children are particularly at risk of radiation-induced injury, and these cases may benefit from more focused stereotactic radiation where necessary. Further studies are needed to support new surgical strategies minimizing destabilization and to investigate new forms of adjuvant therapy to minimize toxicity.","DOI":"10.1007/s11864-015-0358-0","ISSN":"1534-6277","note":"PMID: 26143269","journalAbbreviation":"Curr Treat Options Oncol","language":"eng","author":[{"family":"Juthani","given":"Rupa G."},{"family":"Bilsky","given":"Mark H."},{"family":"Vogelbaum","given":"Michael A."}],"issued":{"date-parts":[["2015",8]]}}},{"id":14,"uris":["http://zotero.org/users/4682340/items/C8CNU7TU"],"uri":["http://zotero.org/users/4682340/items/C8CNU7TU"],"itemData":{"id":14,"type":"article-journal","title":"Real-time sonography during spinal surgery","container-title":"Radiology","page":"461-465","volume":"151","issue":"2","source":"PubMed","abstract":"Real-time sonography was performed during spinal surgery in eight adult patients with seven different types of lesions. Cervical, thoracic, and lumbar lesions were included. All were examined prior to dural opening, using the saline-filled wound for water-path imaging. Five extramedullary masses and two intramedullary cavities were well delineated, allowing optimal surgical access to be determined at the moment of approach. Sonography also was abnormal in one case of diffuse spinal cord expansion, but no tissue sonographically distinguishable from spinal cord substance could be identified. Adequacy of surgical treatment was evaluated by repeat sonography before dural closure in one case of extramedullary mass and two cases of intramedullary cavities. Sonography is both reliable and beneficial during surgery for a variety of intraspinal lesions.","DOI":"10.1148/radiology.151.2.6709919","ISSN":"0033-8419","note":"PMID: 6709919","journalAbbreviation":"Radiology","language":"eng","author":[{"family":"Knake","given":"J. E."},{"family":"Gabrielsen","given":"T. O."},{"family":"Chandler","given":"W. F."},{"family":"Latack","given":"J. T."},{"family":"Gebarski","given":"S. S."},{"family":"Yang","given":"P. J."}],"issued":{"date-parts":[["1984",5]]}}},{"id":18,"uris":["http://zotero.org/users/4682340/items/E8Z4RZ2V"],"uri":["http://zotero.org/users/4682340/items/E8Z4RZ2V"],"itemData":{"id":18,"type":"article-journal","title":"Intraoperative sonography in spinal trauma","container-title":"Radiology","page":"125-134","volume":"153","issue":"1","source":"PubMed","abstract":"Intraoperative spinal sonography (IOSS) was performed in 39 spinal trauma patients. IOSS was used to detect and assess the significance of bone fragments and spinal malalignment, cord or thecal sac compression, foreign bodies, and the late complications of spinal trauma, namely post-traumatic intramedullary and subarachnoid cysts. IOSS was also used to evaluate the efficacy of reduction of vertebral fractures, guide the shunting of cysts, and differentiate myelomalacia from intramedullary cysts, thus avoiding unnecessary exploration of the spinal cord. IOSS is a safe and simple procedure that can alter surgical management. The use of IOSS during surgery performed for spinal trauma and its complications is recommended.","DOI":"10.1148/radiology.153.1.6473773","ISSN":"0033-8419","note":"PMID: 6473773","journalAbbreviation":"Radiology","language":"eng","author":[{"family":"Montalvo","given":"B. M."},{"family":"Quencer","given":"R. M."},{"family":"Green","given":"B. A."},{"family":"Eismont","given":"F. J."},{"family":"Brown","given":"M. J."},{"family":"Brost","given":"P."}],"issued":{"date-parts":[["1984",10]]}}},{"id":16,"uris":["http://zotero.org/users/4682340/items/B2QZFIXY"],"uri":["http://zotero.org/users/4682340/items/B2QZFIXY"],"itemData":{"id":16,"type":"article-journal","title":"Intraoperative sonography in spinal surgery: current state of the art","container-title":"Neuroradiology","page":"551-590","volume":"28","issue":"5-6","source":"PubMed","abstract":"Intraoperative spinal sonography (IOSS) has significant impact on the surgical management of spinal lesions. This paper describes the techniques involved, illustrates the sonographic anatomy of the spinal canal and its contents and discusses the role of IOSS in the surgical management of spinal trauma, spinal tumors, spinal stenosis and congenital anomalies.","ISSN":"0028-3940","note":"PMID: 3540716","shortTitle":"Intraoperative sonography in spinal surgery","journalAbbreviation":"Neuroradiology","language":"eng","author":[{"family":"Montalvo","given":"B. M."},{"family":"Quencer","given":"R. M."}],"issued":{"date-parts":[["1986"]]}}},{"id":20,"uris":["http://zotero.org/users/4682340/items/VNZ2VV5X"],"uri":["http://zotero.org/users/4682340/items/VNZ2VV5X"],"itemData":{"id":20,"type":"article-journal","title":"Real-time ultrasonography of the spinal cord: intraoperative and postoperative imaging","container-title":"Neuroradiology","page":"183-187","volume":"26","issue":"3","source":"PubMed","abstract":"Fourteen subjects with spinal cord pathology were studied with 10 MHz linear array or 5 MHz mechanical sector ultrasound scanners. Twelve patients were studied intraoperatively. The examinations were rapid, aiding the surgeon at the time of exploration. Sonography defined cysts, outlined the extent of neoplasia and aided in the localization of bone fragments. Guidance for placement of syringo -subarachnoid shunts reduced the amount of surgical manipulation. Four patients were examined postoperatively through laminectomy defects, three confirming adequate position and function of shunts and in one case demonstrating tumor recurrence.","ISSN":"0028-3940","note":"PMID: 6738851","shortTitle":"Real-time ultrasonography of the spinal cord","journalAbbreviation":"Neuroradiology","language":"eng","author":[{"family":"Pasto","given":"M. E."},{"family":"Rifkin","given":"M. D."},{"family":"Rubenstein","given":"J. B."},{"family":"Northrup","given":"B. E."},{"family":"Cotler","given":"J. M."},{"family":"Goldberg","given":"B. B."}],"issued":{"date-parts":[["1984"]]}}}],"schema":"https://github.com/citation-style-language/schema/raw/master/csl-citation.json"} </w:instrText>
      </w:r>
      <w:r w:rsidR="006D4CF8" w:rsidRPr="0076797F">
        <w:rPr>
          <w:color w:val="auto"/>
        </w:rPr>
        <w:fldChar w:fldCharType="separate"/>
      </w:r>
      <w:r w:rsidR="00AA56FF" w:rsidRPr="0076797F">
        <w:rPr>
          <w:vertAlign w:val="superscript"/>
        </w:rPr>
        <w:t>4</w:t>
      </w:r>
      <w:r w:rsidR="00875257">
        <w:rPr>
          <w:vertAlign w:val="superscript"/>
        </w:rPr>
        <w:t>-</w:t>
      </w:r>
      <w:r w:rsidR="00AA56FF" w:rsidRPr="0076797F">
        <w:rPr>
          <w:vertAlign w:val="superscript"/>
        </w:rPr>
        <w:t>10</w:t>
      </w:r>
      <w:r w:rsidR="006D4CF8" w:rsidRPr="0076797F">
        <w:fldChar w:fldCharType="end"/>
      </w:r>
      <w:r w:rsidR="00BB78BE" w:rsidRPr="0076797F">
        <w:rPr>
          <w:color w:val="auto"/>
        </w:rPr>
        <w:t>.</w:t>
      </w:r>
      <w:r w:rsidR="00BA1657" w:rsidRPr="0076797F">
        <w:rPr>
          <w:color w:val="auto"/>
        </w:rPr>
        <w:t xml:space="preserve"> Additionally, it has </w:t>
      </w:r>
      <w:r w:rsidR="00686891" w:rsidRPr="0076797F">
        <w:rPr>
          <w:color w:val="auto"/>
        </w:rPr>
        <w:t xml:space="preserve">been </w:t>
      </w:r>
      <w:r w:rsidR="00BA1657" w:rsidRPr="0076797F">
        <w:rPr>
          <w:color w:val="auto"/>
        </w:rPr>
        <w:t xml:space="preserve">shown to also increase </w:t>
      </w:r>
      <w:r w:rsidR="00875257">
        <w:rPr>
          <w:color w:val="auto"/>
        </w:rPr>
        <w:t xml:space="preserve">the </w:t>
      </w:r>
      <w:r w:rsidR="00BA1657" w:rsidRPr="0076797F">
        <w:rPr>
          <w:color w:val="auto"/>
        </w:rPr>
        <w:t>rate of complete resection</w:t>
      </w:r>
      <w:r w:rsidR="00875257">
        <w:rPr>
          <w:color w:val="auto"/>
        </w:rPr>
        <w:t>s</w:t>
      </w:r>
      <w:r w:rsidR="00BA1657" w:rsidRPr="0076797F">
        <w:rPr>
          <w:color w:val="auto"/>
        </w:rPr>
        <w:t xml:space="preserve"> of intra-axial solid brain tumors</w:t>
      </w:r>
      <w:r w:rsidR="00024A99" w:rsidRPr="0076797F">
        <w:rPr>
          <w:color w:val="auto"/>
        </w:rPr>
        <w:t xml:space="preserve"> and spinal intradural tumors</w:t>
      </w:r>
      <w:r w:rsidR="006D4CF8" w:rsidRPr="0076797F">
        <w:fldChar w:fldCharType="begin"/>
      </w:r>
      <w:r w:rsidR="00024A99" w:rsidRPr="0076797F">
        <w:rPr>
          <w:color w:val="auto"/>
        </w:rPr>
        <w:instrText xml:space="preserve"> ADDIN ZOTERO_ITEM CSL_CITATION {"citationID":"Jy8TFGBA","properties":{"formattedCitation":"\\super 11, 12\\nosupersub{}","plainCitation":"11, 12","noteIndex":0},"citationItems":[{"id":28,"uris":["http://zotero.org/users/4682340/items/75637KT7"],"uri":["http://zotero.org/users/4682340/items/75637KT7"],"itemData":{"id":28,"type":"article-journal","title":"Role of intraoperative ultrasound in achieving complete resection of intra-axial solid brain tumours","container-title":"JPMA. The Journal of the Pakistan Medical Association","page":"1343-1347","volume":"64","issue":"12","source":"PubMed","abstract":"OBJECTIVES: To determine the frequency of completeness of resection for intra-axial solid brain tumours with the help of intra-operative ultrasound to detect residual brain tumour.\nMETHODS: The cross-sectional study was conducted at the Department of Neurosurgery, Dow University of Health Sciences and Civil Hospital Karachi, from September 2009 to June 2010 and comprised patients with intra-axial solid brain lesion. During operation following standard craniotomy, multi-plane sonographic examination was performed using intra-operative ultrasound for tumour localisation and calculation of dimension, followed by tumour resection in the standard fashion. At the end of tumour resection ultrasound was again used for the detection of any residual tumour. Results of intra-operative ultrasound were compared with post-operative contrast magnetic resonance imaging.\nRESULTS: Of the 39 cases in which intra-operative ultrasound was performed, 32(82.1%) were males and 7(17.9%) were females, with an overall mean age of 42.6±19.7 years. Intra-operative ultrasonography was able to localise and delineate the tumour in all 39 (100%) cases. It showed no residual tumour in 36 (92.3%) cases, but in 3(7.7%) cases residual tumour was detected. Post-operative contrast enhancing magnetic resonance imaging showed no residual tumour in 35(89.7%) cases and in 4(10.3%) cases residual tumour was detected. The frequency of completely resected intra-axial solid brain tumour was 35(89.7%), while in 4(10.3%) cases incomplete resection was observed.\nCONCLUSION: The study concluded that intra-operative ultrasonography has an important role in achieving increased frequency of completely resected intra-axial solid brain tumours.","ISSN":"0030-9982","note":"PMID: 25842574","journalAbbreviation":"J Pak Med Assoc","language":"eng","author":[{"family":"Mari","given":"Abdul Razaque"},{"family":"Shah","given":"Irfanullah"},{"family":"Imran","given":"Muhammed"},{"family":"Ashraf","given":"Junaid"}],"issued":{"date-parts":[["2014",12]]}}},{"id":226,"uris":["http://zotero.org/users/4682340/items/8CF4RWBF"],"uri":["http://zotero.org/users/4682340/items/8CF4RWBF"],"itemData":{"id":226,"type":"article-journal","title":"Using Intraoperative Ultrasonography for Spinal Cord Tumor Surgery","container-title":"World Neurosurgery","page":"104-111","volume":"97","source":"PubMed","abstract":"BACKGROUND: Our aim was to evaluate the usefulness of modern intraoperative ultrasonography (iUS) in the resection of a wide variety of spinal intradural pathologic entities.\nMETHODS: We evaluated patients with spinal cord disease treated between January 2006 and September 2015. Intraoperative standard B-mode images were acquired using a 3.5-MHz to 12-MHz ultrasonographic probes (linear and curvilinear) on various ultrasound machines. The benefits and disadvantages of iUS were assessed for each case.\nRESULTS: A total number of 158 intradural spinal lesions were operated on using iUS. Of these, 107 lesions (68%) were intradural extramedullary and 51 (32%) were intramedullary. All lesions were clearly visible using the ultrasound probe. The high-frequency linear probes (10-12 MHz) provided a better image quality compared with lower-frequency probes. Color and power-angiography modes were helpful in assessing the vascularization of the tumors and location of the major vessels in the vascular lesions.\nDISCUSSION: We document how iUS was used to facilitate safe and efficient spinal tumor resection at each stage of the operation. iUS was beneficial in confirmation of tumor location and extension, planning myelotomy, and estimation of degree of resection of the intramedullary tumors. It was particularly helpful in guiding the approach in redo surgeries for recurrent spinal cord tumors.\nCONCLUSIONS: iUS has a fast learning curve and offers additional intraoperative information that can help improve surgical accuracy and therefore may reduce procedure-related morbidity.","DOI":"10.1016/j.wneu.2016.09.097","ISSN":"1878-8769","note":"PMID: 27713065","journalAbbreviation":"World Neurosurg","language":"eng","author":[{"family":"Ivanov","given":"Marcel"},{"family":"Budu","given":"Alexandru"},{"family":"Sims-Williams","given":"Hugh"},{"family":"Poeata","given":"Ion"}],"issued":{"date-parts":[["2017",1]]}}}],"schema":"https://github.com/citation-style-language/schema/raw/master/csl-citation.json"} </w:instrText>
      </w:r>
      <w:r w:rsidR="006D4CF8" w:rsidRPr="0076797F">
        <w:rPr>
          <w:color w:val="auto"/>
        </w:rPr>
        <w:fldChar w:fldCharType="separate"/>
      </w:r>
      <w:r w:rsidR="00024A99" w:rsidRPr="0076797F">
        <w:rPr>
          <w:vertAlign w:val="superscript"/>
        </w:rPr>
        <w:t>11,12</w:t>
      </w:r>
      <w:r w:rsidR="006D4CF8" w:rsidRPr="0076797F">
        <w:fldChar w:fldCharType="end"/>
      </w:r>
      <w:r w:rsidR="00BA1657" w:rsidRPr="0076797F">
        <w:rPr>
          <w:color w:val="auto"/>
        </w:rPr>
        <w:t xml:space="preserve">. </w:t>
      </w:r>
      <w:r w:rsidR="005E0AAD" w:rsidRPr="0076797F">
        <w:rPr>
          <w:color w:val="auto"/>
        </w:rPr>
        <w:t>Intraoperative ultrasound</w:t>
      </w:r>
      <w:r>
        <w:rPr>
          <w:color w:val="auto"/>
        </w:rPr>
        <w:t>s</w:t>
      </w:r>
      <w:r w:rsidR="005E0AAD" w:rsidRPr="0076797F">
        <w:rPr>
          <w:color w:val="auto"/>
        </w:rPr>
        <w:t xml:space="preserve"> ha</w:t>
      </w:r>
      <w:r>
        <w:rPr>
          <w:color w:val="auto"/>
        </w:rPr>
        <w:t>ve</w:t>
      </w:r>
      <w:r w:rsidR="005E0AAD" w:rsidRPr="0076797F">
        <w:rPr>
          <w:color w:val="auto"/>
        </w:rPr>
        <w:t xml:space="preserve"> also proven to be useful for </w:t>
      </w:r>
      <w:r w:rsidR="00686891" w:rsidRPr="0076797F">
        <w:rPr>
          <w:color w:val="auto"/>
        </w:rPr>
        <w:t xml:space="preserve">the </w:t>
      </w:r>
      <w:r w:rsidR="00A474C3" w:rsidRPr="0076797F">
        <w:rPr>
          <w:color w:val="auto"/>
        </w:rPr>
        <w:t xml:space="preserve">intraoperative </w:t>
      </w:r>
      <w:r w:rsidR="00903DB7" w:rsidRPr="0076797F">
        <w:rPr>
          <w:color w:val="auto"/>
        </w:rPr>
        <w:t>surgical planning</w:t>
      </w:r>
      <w:r w:rsidR="004407E1" w:rsidRPr="0076797F">
        <w:rPr>
          <w:color w:val="auto"/>
        </w:rPr>
        <w:t xml:space="preserve"> before </w:t>
      </w:r>
      <w:r w:rsidR="00875257">
        <w:rPr>
          <w:color w:val="auto"/>
        </w:rPr>
        <w:t xml:space="preserve">a </w:t>
      </w:r>
      <w:r w:rsidR="004407E1" w:rsidRPr="0076797F">
        <w:rPr>
          <w:color w:val="auto"/>
        </w:rPr>
        <w:t>manipulation of</w:t>
      </w:r>
      <w:r w:rsidR="00686891" w:rsidRPr="0076797F">
        <w:rPr>
          <w:color w:val="auto"/>
        </w:rPr>
        <w:t xml:space="preserve"> the</w:t>
      </w:r>
      <w:r w:rsidR="004407E1" w:rsidRPr="0076797F">
        <w:rPr>
          <w:color w:val="auto"/>
        </w:rPr>
        <w:t xml:space="preserve"> tissue</w:t>
      </w:r>
      <w:r w:rsidR="00903DB7" w:rsidRPr="0076797F">
        <w:rPr>
          <w:color w:val="auto"/>
        </w:rPr>
        <w:t xml:space="preserve"> and </w:t>
      </w:r>
      <w:r w:rsidR="00875257">
        <w:rPr>
          <w:color w:val="auto"/>
        </w:rPr>
        <w:t xml:space="preserve">the </w:t>
      </w:r>
      <w:r w:rsidR="00903DB7" w:rsidRPr="0076797F">
        <w:rPr>
          <w:color w:val="auto"/>
        </w:rPr>
        <w:t xml:space="preserve">subsequent </w:t>
      </w:r>
      <w:r w:rsidR="005E0AAD" w:rsidRPr="0076797F">
        <w:rPr>
          <w:color w:val="auto"/>
        </w:rPr>
        <w:t xml:space="preserve">visualization of adequate </w:t>
      </w:r>
      <w:r w:rsidR="00903DB7" w:rsidRPr="0076797F">
        <w:rPr>
          <w:color w:val="auto"/>
        </w:rPr>
        <w:t xml:space="preserve">neural element </w:t>
      </w:r>
      <w:r w:rsidR="005E0AAD" w:rsidRPr="0076797F">
        <w:rPr>
          <w:color w:val="auto"/>
        </w:rPr>
        <w:t xml:space="preserve">decompression in patients with spine </w:t>
      </w:r>
      <w:r w:rsidR="00683524" w:rsidRPr="0076797F">
        <w:rPr>
          <w:color w:val="auto"/>
        </w:rPr>
        <w:t>fractures</w:t>
      </w:r>
      <w:r w:rsidR="006D4CF8" w:rsidRPr="0076797F">
        <w:fldChar w:fldCharType="begin"/>
      </w:r>
      <w:r w:rsidR="00024A99" w:rsidRPr="0076797F">
        <w:rPr>
          <w:color w:val="auto"/>
        </w:rPr>
        <w:instrText xml:space="preserve"> ADDIN ZOTERO_ITEM CSL_CITATION {"citationID":"a191ni4is3d","properties":{"formattedCitation":"\\super 7, 9, 13\\uc0\\u8211{}15\\nosupersub{}","plainCitation":"7, 9, 13–15","noteIndex":0},"citationItems":[{"id":34,"uris":["http://zotero.org/users/4682340/items/TZ5B5VZB"],"uri":["http://zotero.org/users/4682340/items/TZ5B5VZB"],"itemData":{"id":34,"type":"article-journal","title":"Intraoperative ultrasonography (IOUS) in thoracolumbar fractures","container-title":"Journal of Spinal Disorders","page":"86-93","volume":"1","issue":"1","source":"PubMed","abstract":"The thoracolumbar levels are the second most common region for spinal trauma. A major surgical effort often entails removal of retropulsed bone fragments with decompression of the spinal contents or realignment of vertebral subluxations. The ability to determine intraoperatively the completeness of such a procedure could impact on the surgical approach and, ultimately, the operative result. The intraoperative use of ultrasonography has gained popularity and applicability. This comparison study of intraoperative ultrasonography versus postoperative computed tomography (CT) assessed the accuracy of intraoperative ultrasonography in determining the status of the spinal canal following surgical intervention in a group of 21 patients with thoracolumbar fractures. In all cases a patent ventral subarachnoid space or complete spinal canal decompression was deduced following intraoperative ultrasonography. The postoperative assessment by CT concurred in 20 of 21 (95%) situations. Intraoperative ultrasonography proved useful during the operative management of these fractures and gave good supportive evidence that the neural elements were decompressed by surgical procedure.","ISSN":"0895-0385","note":"PMID: 2980067","journalAbbreviation":"J Spinal Disord","language":"eng","author":[{"family":"Blumenkopf","given":"B."},{"family":"Daniels","given":"T."}],"issued":{"date-parts":[["1988"]]}}},{"id":14,"uris":["http://zotero.org/users/4682340/items/C8CNU7TU"],"uri":["http://zotero.org/users/4682340/items/C8CNU7TU"],"itemData":{"id":14,"type":"article-journal","title":"Real-time sonography during spinal surgery","container-title":"Radiology","page":"461-465","volume":"151","issue":"2","source":"PubMed","abstract":"Real-time sonography was performed during spinal surgery in eight adult patients with seven different types of lesions. Cervical, thoracic, and lumbar lesions were included. All were examined prior to dural opening, using the saline-filled wound for water-path imaging. Five extramedullary masses and two intramedullary cavities were well delineated, allowing optimal surgical access to be determined at the moment of approach. Sonography also was abnormal in one case of diffuse spinal cord expansion, but no tissue sonographically distinguishable from spinal cord substance could be identified. Adequacy of surgical treatment was evaluated by repeat sonography before dural closure in one case of extramedullary mass and two cases of intramedullary cavities. Sonography is both reliable and beneficial during surgery for a variety of intraspinal lesions.","DOI":"10.1148/radiology.151.2.6709919","ISSN":"0033-8419","note":"PMID: 6709919","journalAbbreviation":"Radiology","language":"eng","author":[{"family":"Knake","given":"J. E."},{"family":"Gabrielsen","given":"T. O."},{"family":"Chandler","given":"W. F."},{"family":"Latack","given":"J. T."},{"family":"Gebarski","given":"S. S."},{"family":"Yang","given":"P. J."}],"issued":{"date-parts":[["1984",5]]}}},{"id":32,"uris":["http://zotero.org/users/4682340/items/2H7XUYF4"],"uri":["http://zotero.org/users/4682340/items/2H7XUYF4"],"itemData":{"id":32,"type":"article-journal","title":"Intraoperative sonographic monitoring of reduction of thoracolumbar burst fractures","container-title":"AJR. American journal of roentgenology","page":"1229-1232","volume":"145","issue":"6","source":"PubMed","abstract":"Intraoperative real-time sonography was used to monitor surgical reduction of acute thoracolumbar burst fractures in eight patients. Real-time sonography was performed after laminectomy through a saline-filled operative field using either a 5.0 or a 7.5 MHz transducer. Sonography was performed during Harrington rod distraction and during fracture reduction to confirm adequacy of decompression of the spinal canal. This technique is useful to monitor surgery and in defining adequate fracture reduction.","DOI":"10.2214/ajr.145.6.1229","ISSN":"0361-803X","note":"PMID: 3904371","journalAbbreviation":"AJR Am J Roentgenol","language":"eng","author":[{"family":"McGahan","given":"J. P."},{"family":"Benson","given":"D."},{"family":"Chehrazi","given":"B."},{"family":"Walter","given":"J. P."},{"family":"Wagner","given":"F. C."}],"issued":{"date-parts":[["1985",12]]}}},{"id":16,"uris":["http://zotero.org/users/4682340/items/B2QZFIXY"],"uri":["http://zotero.org/users/4682340/items/B2QZFIXY"],"itemData":{"id":16,"type":"article-journal","title":"Intraoperative sonography in spinal surgery: current state of the art","container-title":"Neuroradiology","page":"551-590","volume":"28","issue":"5-6","source":"PubMed","abstract":"Intraoperative spinal sonography (IOSS) has significant impact on the surgical management of spinal lesions. This paper describes the techniques involved, illustrates the sonographic anatomy of the spinal canal and its contents and discusses the role of IOSS in the surgical management of spinal trauma, spinal tumors, spinal stenosis and congenital anomalies.","ISSN":"0028-3940","note":"PMID: 3540716","shortTitle":"Intraoperative sonography in spinal surgery","journalAbbreviation":"Neuroradiology","language":"eng","author":[{"family":"Montalvo","given":"B. M."},{"family":"Quencer","given":"R. M."}],"issued":{"date-parts":[["1986"]]}}},{"id":24,"uris":["http://zotero.org/users/4682340/items/AMFK2CWS"],"uri":["http://zotero.org/users/4682340/items/AMFK2CWS"],"itemData":{"id":24,"type":"article-journal","title":"Intraoperative spinal sonography in thoracic and lumbar fractures: evaluation of Harrington rod instrumentation","container-title":"AJR. American journal of roentgenology","page":"343-349","volume":"145","issue":"2","source":"PubMed","abstract":"Thirty-seven patients with thoracic and lumbar spine fractures were treated with Harrington rod instrumentation (HRI), and the progress and results of that surgery were monitored with intraoperative spinal sonography (IOSS). Adequate neural tissue decompression and spinal column alignment was achieved in less than one-half (14/31, 45%) of the patients in whom HRI was performed as the first step of the surgical procedure. As a result of these findings, further surgical maneuvers were performed which, in most cases, resulted in adequate spinal realignment and neural tissue decompression. In six patients, direct surgical reduction of displaced bone fragments was performed before HRI. Since total decompression of neural tissue may be important in patients with spinal cord or cauda equina injuries, it is recommended that IOSS be used in all cases of HRI for thoracic and lumbar spine fractures. The need to perform additional surgical maneuvers to accomplish neural tissue decompression may be obviated if intraoperative sonography shows adequate decompression with HRI alone.","DOI":"10.2214/ajr.145.2.343","ISSN":"0361-803X","note":"PMID: 3895859","shortTitle":"Intraoperative spinal sonography in thoracic and lumbar fractures","journalAbbreviation":"AJR Am J Roentgenol","language":"eng","author":[{"family":"Quencer","given":"R. M."},{"family":"Montalvo","given":"B. M."},{"family":"Eismont","given":"F. J."},{"family":"Green","given":"B. A."}],"issued":{"date-parts":[["1985",8]]}}}],"schema":"https://github.com/citation-style-language/schema/raw/master/csl-citation.json"} </w:instrText>
      </w:r>
      <w:r w:rsidR="006D4CF8" w:rsidRPr="0076797F">
        <w:rPr>
          <w:color w:val="auto"/>
        </w:rPr>
        <w:fldChar w:fldCharType="separate"/>
      </w:r>
      <w:r w:rsidR="00024A99" w:rsidRPr="0076797F">
        <w:rPr>
          <w:vertAlign w:val="superscript"/>
        </w:rPr>
        <w:t>7,9,13</w:t>
      </w:r>
      <w:r w:rsidR="00875257">
        <w:rPr>
          <w:vertAlign w:val="superscript"/>
        </w:rPr>
        <w:t>-</w:t>
      </w:r>
      <w:r w:rsidR="00024A99" w:rsidRPr="0076797F">
        <w:rPr>
          <w:vertAlign w:val="superscript"/>
        </w:rPr>
        <w:t>15</w:t>
      </w:r>
      <w:r w:rsidR="006D4CF8" w:rsidRPr="0076797F">
        <w:fldChar w:fldCharType="end"/>
      </w:r>
      <w:r w:rsidR="00903DB7" w:rsidRPr="0076797F">
        <w:rPr>
          <w:color w:val="auto"/>
        </w:rPr>
        <w:t>.</w:t>
      </w:r>
    </w:p>
    <w:p w14:paraId="6BBB560E" w14:textId="77777777" w:rsidR="00C34125" w:rsidRPr="0076797F" w:rsidRDefault="00C34125" w:rsidP="00B425BB">
      <w:pPr>
        <w:widowControl/>
        <w:tabs>
          <w:tab w:val="left" w:pos="270"/>
        </w:tabs>
        <w:contextualSpacing/>
        <w:rPr>
          <w:color w:val="auto"/>
        </w:rPr>
      </w:pPr>
    </w:p>
    <w:p w14:paraId="22E0FCC9" w14:textId="1E35F3AA" w:rsidR="008C3E3C" w:rsidRPr="0076797F" w:rsidRDefault="00C34125" w:rsidP="00B425BB">
      <w:pPr>
        <w:widowControl/>
        <w:tabs>
          <w:tab w:val="left" w:pos="270"/>
        </w:tabs>
        <w:contextualSpacing/>
        <w:rPr>
          <w:color w:val="auto"/>
        </w:rPr>
      </w:pPr>
      <w:r w:rsidRPr="0076797F">
        <w:rPr>
          <w:color w:val="auto"/>
        </w:rPr>
        <w:t xml:space="preserve">With the advent of newer intraoperative technology allowing </w:t>
      </w:r>
      <w:r w:rsidR="00875257">
        <w:rPr>
          <w:color w:val="auto"/>
        </w:rPr>
        <w:t xml:space="preserve">a </w:t>
      </w:r>
      <w:r w:rsidRPr="0076797F">
        <w:rPr>
          <w:color w:val="auto"/>
        </w:rPr>
        <w:t>clearer visualization of soft tissues, such as magnetic resonance imaging (MRI) and computed tomography (CT), intraoperative ultrasound</w:t>
      </w:r>
      <w:r w:rsidR="00A56A19">
        <w:rPr>
          <w:color w:val="auto"/>
        </w:rPr>
        <w:t>s</w:t>
      </w:r>
      <w:r w:rsidRPr="0076797F">
        <w:rPr>
          <w:color w:val="auto"/>
        </w:rPr>
        <w:t xml:space="preserve"> ha</w:t>
      </w:r>
      <w:r w:rsidR="00A56A19">
        <w:rPr>
          <w:color w:val="auto"/>
        </w:rPr>
        <w:t>ve</w:t>
      </w:r>
      <w:r w:rsidRPr="0076797F">
        <w:rPr>
          <w:color w:val="auto"/>
        </w:rPr>
        <w:t xml:space="preserve"> become </w:t>
      </w:r>
      <w:r w:rsidR="00396074" w:rsidRPr="0076797F">
        <w:rPr>
          <w:color w:val="auto"/>
        </w:rPr>
        <w:t>less common and a less favored intraoperative imaging moda</w:t>
      </w:r>
      <w:r w:rsidR="00FB23BE" w:rsidRPr="0076797F">
        <w:rPr>
          <w:color w:val="auto"/>
        </w:rPr>
        <w:t>lity among neurosurgeons today</w:t>
      </w:r>
      <w:r w:rsidR="006D4CF8" w:rsidRPr="0076797F">
        <w:fldChar w:fldCharType="begin"/>
      </w:r>
      <w:r w:rsidR="00024A99" w:rsidRPr="0076797F">
        <w:rPr>
          <w:color w:val="auto"/>
        </w:rPr>
        <w:instrText xml:space="preserve"> ADDIN ZOTERO_ITEM CSL_CITATION {"citationID":"a28ev4gi3la","properties":{"formattedCitation":"\\super 16\\nosupersub{}","plainCitation":"16","noteIndex":0},"citationItems":[{"id":36,"uris":["http://zotero.org/users/4682340/items/4AFIMKNK"],"uri":["http://zotero.org/users/4682340/items/4AFIMKNK"],"itemData":{"id":36,"type":"article-journal","title":"Intraoperative sonography for neurosurgery","container-title":"Journal of Ultrasound in Medicine: Official Journal of the American Institute of Ultrasound in Medicine","page":"1671-1682","volume":"24","issue":"12","source":"PubMed","abstract":"OBJECTIVE: The purpose of this study was to review the technical aspects and the clinical applications of intraoperative sonography of the central nervous system (CNS) as well as the characteristic appearances of brain and spine diseases.\nMETHODS: A pictorial review of cases is presented on the basis of the performance and interpretation of intraoperative sonography of the CNS from January 1998 to December 2004 at a single academic institution.\nRESULTS: This technique is most commonly used for the localization and characterization of intracranial and spinal masses. Indications for intraoperative sonography of the CNS are biopsy guidance, tumor resection, and drainage or removal of inflammatory masses. It provides important additional information to the surgeon at the time of the operation and contributes to intraoperative decision making and surgical planning. This article reviews the advantages and limitations of intraoperative sonography of the CNS and highlights the typical appearance of CNS diseases.\nCONCLUSIONS: Intraoperative sonography of the CNS is an interactive technique and helps the neurosurgeon in decision making and surgical planning.","ISSN":"0278-4297","note":"PMID: 16301724","journalAbbreviation":"J Ultrasound Med","language":"eng","author":[{"family":"Sosna","given":"Jacob"},{"family":"Barth","given":"Mara M."},{"family":"Kruskal","given":"Jonathan B."},{"family":"Kane","given":"Robert A."}],"issued":{"date-parts":[["2005",12]]}}}],"schema":"https://github.com/citation-style-language/schema/raw/master/csl-citation.json"} </w:instrText>
      </w:r>
      <w:r w:rsidR="006D4CF8" w:rsidRPr="0076797F">
        <w:rPr>
          <w:color w:val="auto"/>
        </w:rPr>
        <w:fldChar w:fldCharType="separate"/>
      </w:r>
      <w:r w:rsidR="00024A99" w:rsidRPr="0076797F">
        <w:rPr>
          <w:vertAlign w:val="superscript"/>
        </w:rPr>
        <w:t>16</w:t>
      </w:r>
      <w:r w:rsidR="006D4CF8" w:rsidRPr="0076797F">
        <w:fldChar w:fldCharType="end"/>
      </w:r>
      <w:r w:rsidR="00FB23BE" w:rsidRPr="0076797F">
        <w:rPr>
          <w:color w:val="auto"/>
        </w:rPr>
        <w:t xml:space="preserve">. </w:t>
      </w:r>
      <w:r w:rsidR="00315E3C" w:rsidRPr="0076797F">
        <w:rPr>
          <w:color w:val="auto"/>
        </w:rPr>
        <w:t>However, intraoperative ultrasound</w:t>
      </w:r>
      <w:r w:rsidR="00A56A19">
        <w:rPr>
          <w:color w:val="auto"/>
        </w:rPr>
        <w:t>s</w:t>
      </w:r>
      <w:r w:rsidR="00315E3C" w:rsidRPr="0076797F">
        <w:rPr>
          <w:color w:val="auto"/>
        </w:rPr>
        <w:t xml:space="preserve"> can have advantages over these newer technologies in certain operative </w:t>
      </w:r>
      <w:r w:rsidR="00FD56DA" w:rsidRPr="0076797F">
        <w:rPr>
          <w:color w:val="auto"/>
        </w:rPr>
        <w:t>cas</w:t>
      </w:r>
      <w:r w:rsidR="008C610B" w:rsidRPr="0076797F">
        <w:rPr>
          <w:color w:val="auto"/>
        </w:rPr>
        <w:t>es</w:t>
      </w:r>
      <w:r w:rsidR="001552EC" w:rsidRPr="0076797F">
        <w:rPr>
          <w:color w:val="auto"/>
        </w:rPr>
        <w:t xml:space="preserve"> (</w:t>
      </w:r>
      <w:r w:rsidR="0076797F" w:rsidRPr="0076797F">
        <w:rPr>
          <w:b/>
          <w:color w:val="auto"/>
        </w:rPr>
        <w:t>Table 1</w:t>
      </w:r>
      <w:r w:rsidR="001552EC" w:rsidRPr="0076797F">
        <w:rPr>
          <w:color w:val="auto"/>
        </w:rPr>
        <w:t>)</w:t>
      </w:r>
      <w:r w:rsidR="008C610B" w:rsidRPr="0076797F">
        <w:rPr>
          <w:color w:val="auto"/>
        </w:rPr>
        <w:t xml:space="preserve">. </w:t>
      </w:r>
      <w:r w:rsidR="00A2223D" w:rsidRPr="0076797F">
        <w:rPr>
          <w:color w:val="auto"/>
        </w:rPr>
        <w:t>Intraoperative ultrasound</w:t>
      </w:r>
      <w:r w:rsidR="00A56A19">
        <w:rPr>
          <w:color w:val="auto"/>
        </w:rPr>
        <w:t>s</w:t>
      </w:r>
      <w:r w:rsidR="00A2223D" w:rsidRPr="0076797F">
        <w:rPr>
          <w:color w:val="auto"/>
        </w:rPr>
        <w:t xml:space="preserve"> ha</w:t>
      </w:r>
      <w:r w:rsidR="00A56A19">
        <w:rPr>
          <w:color w:val="auto"/>
        </w:rPr>
        <w:t>ve</w:t>
      </w:r>
      <w:r w:rsidR="00A2223D" w:rsidRPr="0076797F">
        <w:rPr>
          <w:color w:val="auto"/>
        </w:rPr>
        <w:t xml:space="preserve"> shown to demonstrate better </w:t>
      </w:r>
      <w:r w:rsidR="00875257">
        <w:rPr>
          <w:color w:val="auto"/>
        </w:rPr>
        <w:t xml:space="preserve">the </w:t>
      </w:r>
      <w:r w:rsidR="00A2223D" w:rsidRPr="0076797F">
        <w:rPr>
          <w:color w:val="auto"/>
        </w:rPr>
        <w:t>soft tissue visualization of intradural structures</w:t>
      </w:r>
      <w:r w:rsidR="007D1B21" w:rsidRPr="0076797F">
        <w:rPr>
          <w:color w:val="auto"/>
        </w:rPr>
        <w:t xml:space="preserve"> when compared with intraoperative CT (</w:t>
      </w:r>
      <w:proofErr w:type="spellStart"/>
      <w:r w:rsidR="007D1B21" w:rsidRPr="0076797F">
        <w:rPr>
          <w:color w:val="auto"/>
        </w:rPr>
        <w:t>iCT</w:t>
      </w:r>
      <w:proofErr w:type="spellEnd"/>
      <w:r w:rsidR="007D1B21" w:rsidRPr="0076797F">
        <w:rPr>
          <w:color w:val="auto"/>
        </w:rPr>
        <w:t xml:space="preserve">) </w:t>
      </w:r>
      <w:r w:rsidR="0032692D" w:rsidRPr="0076797F">
        <w:rPr>
          <w:color w:val="auto"/>
        </w:rPr>
        <w:t>or</w:t>
      </w:r>
      <w:r w:rsidR="007D1B21" w:rsidRPr="0076797F">
        <w:rPr>
          <w:color w:val="auto"/>
        </w:rPr>
        <w:t xml:space="preserve"> cone-beam CT (</w:t>
      </w:r>
      <w:proofErr w:type="spellStart"/>
      <w:r w:rsidR="007D1B21" w:rsidRPr="0076797F">
        <w:rPr>
          <w:color w:val="auto"/>
        </w:rPr>
        <w:t>cbCT</w:t>
      </w:r>
      <w:proofErr w:type="spellEnd"/>
      <w:r w:rsidR="007D1B21" w:rsidRPr="0076797F">
        <w:rPr>
          <w:color w:val="auto"/>
        </w:rPr>
        <w:t>)</w:t>
      </w:r>
      <w:r w:rsidR="000C1773" w:rsidRPr="0076797F">
        <w:fldChar w:fldCharType="begin"/>
      </w:r>
      <w:r w:rsidR="00024A99" w:rsidRPr="0076797F">
        <w:rPr>
          <w:color w:val="auto"/>
        </w:rPr>
        <w:instrText xml:space="preserve"> ADDIN ZOTERO_ITEM CSL_CITATION {"citationID":"a2imbsvud6g","properties":{"formattedCitation":"\\super 9, 17\\nosupersub{}","plainCitation":"9, 17","noteIndex":0},"citationItems":[{"id":16,"uris":["http://zotero.org/users/4682340/items/B2QZFIXY"],"uri":["http://zotero.org/users/4682340/items/B2QZFIXY"],"itemData":{"id":16,"type":"article-journal","title":"Intraoperative sonography in spinal surgery: current state of the art","container-title":"Neuroradiology","page":"551-590","volume":"28","issue":"5-6","source":"PubMed","abstract":"Intraoperative spinal sonography (IOSS) has significant impact on the surgical management of spinal lesions. This paper describes the techniques involved, illustrates the sonographic anatomy of the spinal canal and its contents and discusses the role of IOSS in the surgical management of spinal trauma, spinal tumors, spinal stenosis and congenital anomalies.","ISSN":"0028-3940","note":"PMID: 3540716","shortTitle":"Intraoperative sonography in spinal surgery","journalAbbreviation":"Neuroradiology","language":"eng","author":[{"family":"Montalvo","given":"B. M."},{"family":"Quencer","given":"R. M."}],"issued":{"date-parts":[["1986"]]}}},{"id":38,"uris":["http://zotero.org/users/4682340/items/WJRATTGQ"],"uri":["http://zotero.org/users/4682340/items/WJRATTGQ"],"itemData":{"id":38,"type":"article-journal","title":"Brain, spine surgeons say yes to ultrasound","container-title":"JAMA","page":"2258-2259, 2262","volume":"255","issue":"17","source":"PubMed","ISSN":"0098-7484","note":"PMID: 3514979","journalAbbreviation":"JAMA","language":"eng","author":[{"family":"Raymond","given":"C. A."}],"issued":{"date-parts":[["1986",5,2]]}}}],"schema":"https://github.com/citation-style-language/schema/raw/master/csl-citation.json"} </w:instrText>
      </w:r>
      <w:r w:rsidR="000C1773" w:rsidRPr="0076797F">
        <w:rPr>
          <w:color w:val="auto"/>
        </w:rPr>
        <w:fldChar w:fldCharType="separate"/>
      </w:r>
      <w:r w:rsidR="00024A99" w:rsidRPr="0076797F">
        <w:rPr>
          <w:vertAlign w:val="superscript"/>
        </w:rPr>
        <w:t>9,17</w:t>
      </w:r>
      <w:r w:rsidR="000C1773" w:rsidRPr="0076797F">
        <w:fldChar w:fldCharType="end"/>
      </w:r>
      <w:r w:rsidR="009766E5" w:rsidRPr="0076797F">
        <w:rPr>
          <w:color w:val="auto"/>
        </w:rPr>
        <w:t>.</w:t>
      </w:r>
      <w:r w:rsidR="006428F5" w:rsidRPr="0076797F">
        <w:rPr>
          <w:color w:val="auto"/>
        </w:rPr>
        <w:t xml:space="preserve"> While intraoperative MRI (</w:t>
      </w:r>
      <w:proofErr w:type="spellStart"/>
      <w:r w:rsidR="006428F5" w:rsidRPr="0076797F">
        <w:rPr>
          <w:color w:val="auto"/>
        </w:rPr>
        <w:t>iMRI</w:t>
      </w:r>
      <w:proofErr w:type="spellEnd"/>
      <w:r w:rsidR="006428F5" w:rsidRPr="0076797F">
        <w:rPr>
          <w:color w:val="auto"/>
        </w:rPr>
        <w:t>) is useful</w:t>
      </w:r>
      <w:r w:rsidR="00875257">
        <w:rPr>
          <w:color w:val="auto"/>
        </w:rPr>
        <w:t>,</w:t>
      </w:r>
      <w:r w:rsidR="006428F5" w:rsidRPr="0076797F">
        <w:rPr>
          <w:color w:val="auto"/>
        </w:rPr>
        <w:t xml:space="preserve"> where </w:t>
      </w:r>
      <w:r w:rsidR="001C20FA" w:rsidRPr="0076797F">
        <w:rPr>
          <w:color w:val="auto"/>
        </w:rPr>
        <w:t>available</w:t>
      </w:r>
      <w:r w:rsidR="00875257">
        <w:rPr>
          <w:color w:val="auto"/>
        </w:rPr>
        <w:t>,</w:t>
      </w:r>
      <w:r w:rsidR="001C20FA" w:rsidRPr="0076797F">
        <w:rPr>
          <w:color w:val="auto"/>
        </w:rPr>
        <w:t xml:space="preserve"> because of the higher soft tissue resolution it provides, it is costly</w:t>
      </w:r>
      <w:r w:rsidR="00A474C3" w:rsidRPr="0076797F">
        <w:rPr>
          <w:color w:val="auto"/>
        </w:rPr>
        <w:t>,</w:t>
      </w:r>
      <w:r w:rsidR="006861AE" w:rsidRPr="0076797F">
        <w:rPr>
          <w:color w:val="auto"/>
        </w:rPr>
        <w:t xml:space="preserve"> </w:t>
      </w:r>
      <w:r w:rsidR="008D3178" w:rsidRPr="0076797F">
        <w:rPr>
          <w:color w:val="auto"/>
        </w:rPr>
        <w:t>time</w:t>
      </w:r>
      <w:r w:rsidR="00875257">
        <w:rPr>
          <w:color w:val="auto"/>
        </w:rPr>
        <w:t>-</w:t>
      </w:r>
      <w:r w:rsidR="008D3178" w:rsidRPr="0076797F">
        <w:rPr>
          <w:color w:val="auto"/>
        </w:rPr>
        <w:t>consuming</w:t>
      </w:r>
      <w:r w:rsidR="00875257">
        <w:rPr>
          <w:color w:val="auto"/>
        </w:rPr>
        <w:t>,</w:t>
      </w:r>
      <w:r w:rsidR="006861AE" w:rsidRPr="0076797F">
        <w:rPr>
          <w:color w:val="auto"/>
        </w:rPr>
        <w:t xml:space="preserve"> </w:t>
      </w:r>
      <w:r w:rsidR="00A474C3" w:rsidRPr="0076797F">
        <w:rPr>
          <w:color w:val="auto"/>
        </w:rPr>
        <w:t>and does not provide real-time images</w:t>
      </w:r>
      <w:r w:rsidR="000C1773" w:rsidRPr="0076797F">
        <w:fldChar w:fldCharType="begin"/>
      </w:r>
      <w:r w:rsidR="00024A99" w:rsidRPr="0076797F">
        <w:rPr>
          <w:color w:val="auto"/>
        </w:rPr>
        <w:instrText xml:space="preserve"> ADDIN ZOTERO_ITEM CSL_CITATION {"citationID":"a2ji1kfcaqo","properties":{"formattedCitation":"\\super 6, 16, 18\\nosupersub{}","plainCitation":"6, 16, 18","noteIndex":0},"citationItems":[{"id":26,"uris":["http://zotero.org/users/4682340/items/W6R3VF9D"],"uri":["http://zotero.org/users/4682340/items/W6R3VF9D"],"itemData":{"id":26,"type":"article-journal","title":"Current Management and Treatment Modalities for Intramedullary Spinal Cord Tumors","container-title":"Current Treatment Options in Oncology","page":"39","volume":"16","issue":"8","source":"PubMed","abstract":"OPINION STATEMENT: Intramedullary spinal cord tumors are rare central nervous system tumors with unique challenges due to the eloquence of the surrounding tissue. Their treatment and prognosis is largely dependent on tumor histology and patient functionality. The introduction and advancement of microsurgical techniques have made surgery the mainstay of treatment for intramedullary tumors. Tumors that are well demarcated (e.g., ependymomas, hemangioblastomas) can be resected for cure, while more infiltrative tumors (e.g., high-grade astrocytomas) are typically managed with biopsies or limited resections in order to minimize the significant risk of damage to the spinal cord. The use of more aggressive surgical resection for astrocytoma is controversial but may have an increasing role in select cases. The use of intraoperative neurophysiologic monitoring and intraoperative ultrasound may help guide the extent of surgery while minimizing damage to normal tissue. Advances in MRI technology have greatly aided the diagnosis and preoperative planning of intramedullary tumors. Further advances in intraoperative MRI may make this a useful tool in guiding extent of resection. Preoperative functional status is the most important predictor of neurologic outcome, while histology and extent of resection are the most important predictors of progression-free survival. The use of adjuvant radiation and chemotherapy is dependent on patient age and histology but is largely reserved for high-grade tumor histologies or systemic involvement. Children are particularly at risk of radiation-induced injury, and these cases may benefit from more focused stereotactic radiation where necessary. Further studies are needed to support new surgical strategies minimizing destabilization and to investigate new forms of adjuvant therapy to minimize toxicity.","DOI":"10.1007/s11864-015-0358-0","ISSN":"1534-6277","note":"PMID: 26143269","journalAbbreviation":"Curr Treat Options Oncol","language":"eng","author":[{"family":"Juthani","given":"Rupa G."},{"family":"Bilsky","given":"Mark H."},{"family":"Vogelbaum","given":"Michael A."}],"issued":{"date-parts":[["2015",8]]}}},{"id":36,"uris":["http://zotero.org/users/4682340/items/4AFIMKNK"],"uri":["http://zotero.org/users/4682340/items/4AFIMKNK"],"itemData":{"id":36,"type":"article-journal","title":"Intraoperative sonography for neurosurgery","container-title":"Journal of Ultrasound in Medicine: Official Journal of the American Institute of Ultrasound in Medicine","page":"1671-1682","volume":"24","issue":"12","source":"PubMed","abstract":"OBJECTIVE: The purpose of this study was to review the technical aspects and the clinical applications of intraoperative sonography of the central nervous system (CNS) as well as the characteristic appearances of brain and spine diseases.\nMETHODS: A pictorial review of cases is presented on the basis of the performance and interpretation of intraoperative sonography of the CNS from January 1998 to December 2004 at a single academic institution.\nRESULTS: This technique is most commonly used for the localization and characterization of intracranial and spinal masses. Indications for intraoperative sonography of the CNS are biopsy guidance, tumor resection, and drainage or removal of inflammatory masses. It provides important additional information to the surgeon at the time of the operation and contributes to intraoperative decision making and surgical planning. This article reviews the advantages and limitations of intraoperative sonography of the CNS and highlights the typical appearance of CNS diseases.\nCONCLUSIONS: Intraoperative sonography of the CNS is an interactive technique and helps the neurosurgeon in decision making and surgical planning.","ISSN":"0278-4297","note":"PMID: 16301724","journalAbbreviation":"J Ultrasound Med","language":"eng","author":[{"family":"Sosna","given":"Jacob"},{"family":"Barth","given":"Mara M."},{"family":"Kruskal","given":"Jonathan B."},{"family":"Kane","given":"Robert A."}],"issued":{"date-parts":[["2005",12]]}}},{"id":40,"uris":["http://zotero.org/users/4682340/items/7R5VP8VD"],"uri":["http://zotero.org/users/4682340/items/7R5VP8VD"],"itemData":{"id":40,"type":"article-journal","title":"Is intraoperative ultrasound required in cervical spinal tumors? A prospective study","container-title":"Turkish Neurosurgery","page":"600-606","volume":"23","issue":"5","source":"PubMed","abstract":"AIM: To determine the role of intraoperative ultrasonography (IOUSG) in the surgical management of patients with intradural spinal tumors.\nMATERIAL AND METHODS: Twenty-six patients with intradural spinal cord tumors were surgically treated under intraoperative ultrasonographic guidance between January 2007 and May 2011. Guidance with IOUSG was used in 26 patients, of which 14 fourteen had extramedullary and 12 had intramedullary tumors. Intraoperative ultrasound assistance was used to localize each tumor exactly before opening the dura. The extent of tumor resection was verified using axial and sagittal sonographic views. The extent of tumor resection achieved with IOUSG guidance was assessed on postoperative early control MRI sections.\nRESULTS: Total tumor resection was achieved in 22 (84%) of 26 cases. All of the residual tumors were typically intramedullary and infiltrative. The sensitivity of IOUSG for the determination of the extent of resection was found to be 92%. Ultrasonography was found to be effective in identification of tumor boundaries and protection of spinal cord vessels. The average time spent for IOUSG assessment was 7 minutes.\nCONCLUSION: Intraoperative ultrasonography is practical, reliable and highly sensitive for spinal cord surgery. It not only enhances surgical orientation, but also reduces morbidity and helps to resect the tumor completely.","DOI":"10.5137/1019-5149.JTN.7199-12.1","ISSN":"1019-5149","note":"PMID: 24101306","shortTitle":"Is intraoperative ultrasound required in cervical spinal tumors?","journalAbbreviation":"Turk Neurosurg","language":"eng","author":[{"family":"Toktas","given":"Zafer O."},{"family":"Sahin","given":"Soner"},{"family":"Koban","given":"Orkun"},{"family":"Sorar","given":"Mehmet"},{"family":"Konya","given":"Denız"}],"issued":{"date-parts":[["2013"]]}}}],"schema":"https://github.com/citation-style-language/schema/raw/master/csl-citation.json"} </w:instrText>
      </w:r>
      <w:r w:rsidR="000C1773" w:rsidRPr="0076797F">
        <w:rPr>
          <w:color w:val="auto"/>
        </w:rPr>
        <w:fldChar w:fldCharType="separate"/>
      </w:r>
      <w:r w:rsidR="00024A99" w:rsidRPr="0076797F">
        <w:rPr>
          <w:vertAlign w:val="superscript"/>
        </w:rPr>
        <w:t>6,16,18</w:t>
      </w:r>
      <w:r w:rsidR="000C1773" w:rsidRPr="0076797F">
        <w:fldChar w:fldCharType="end"/>
      </w:r>
      <w:r w:rsidR="00A2223D" w:rsidRPr="0076797F">
        <w:rPr>
          <w:color w:val="auto"/>
        </w:rPr>
        <w:t xml:space="preserve">. </w:t>
      </w:r>
      <w:r w:rsidR="00875257">
        <w:rPr>
          <w:color w:val="auto"/>
        </w:rPr>
        <w:t>For instance,</w:t>
      </w:r>
      <w:r w:rsidR="008C610B" w:rsidRPr="0076797F">
        <w:rPr>
          <w:color w:val="auto"/>
        </w:rPr>
        <w:t xml:space="preserve"> in the circumstance of an intradural mass ventral to the thecal sac</w:t>
      </w:r>
      <w:r w:rsidR="00875257">
        <w:rPr>
          <w:color w:val="auto"/>
        </w:rPr>
        <w:t>,</w:t>
      </w:r>
      <w:r w:rsidR="005A7D4A" w:rsidRPr="0076797F">
        <w:rPr>
          <w:color w:val="auto"/>
        </w:rPr>
        <w:t xml:space="preserve"> the surgeon is unable to directly visualize</w:t>
      </w:r>
      <w:r w:rsidR="00875257">
        <w:rPr>
          <w:color w:val="auto"/>
        </w:rPr>
        <w:t xml:space="preserve"> the proper area</w:t>
      </w:r>
      <w:r w:rsidR="005A7D4A" w:rsidRPr="0076797F">
        <w:rPr>
          <w:color w:val="auto"/>
        </w:rPr>
        <w:t>.</w:t>
      </w:r>
      <w:r w:rsidR="00D44B9C" w:rsidRPr="0076797F">
        <w:rPr>
          <w:color w:val="auto"/>
        </w:rPr>
        <w:t xml:space="preserve"> Additionally, despite being operator dependent, </w:t>
      </w:r>
      <w:r w:rsidR="00A608FE" w:rsidRPr="0076797F">
        <w:rPr>
          <w:color w:val="auto"/>
        </w:rPr>
        <w:t xml:space="preserve">from our experience, </w:t>
      </w:r>
      <w:r w:rsidR="00A56A19">
        <w:rPr>
          <w:color w:val="auto"/>
        </w:rPr>
        <w:t xml:space="preserve">an </w:t>
      </w:r>
      <w:r w:rsidR="00D44B9C" w:rsidRPr="0076797F">
        <w:rPr>
          <w:color w:val="auto"/>
        </w:rPr>
        <w:t xml:space="preserve">intraoperative ultrasound is </w:t>
      </w:r>
      <w:proofErr w:type="gramStart"/>
      <w:r w:rsidR="00D44B9C" w:rsidRPr="0076797F">
        <w:rPr>
          <w:color w:val="auto"/>
        </w:rPr>
        <w:t>fairly simple</w:t>
      </w:r>
      <w:proofErr w:type="gramEnd"/>
      <w:r w:rsidR="00D44B9C" w:rsidRPr="0076797F">
        <w:rPr>
          <w:color w:val="auto"/>
        </w:rPr>
        <w:t xml:space="preserve"> to use and can be easily read without a radiologist.</w:t>
      </w:r>
    </w:p>
    <w:p w14:paraId="6259F1E4" w14:textId="77777777" w:rsidR="00296004" w:rsidRPr="0076797F" w:rsidRDefault="00296004" w:rsidP="00B425BB">
      <w:pPr>
        <w:widowControl/>
        <w:contextualSpacing/>
        <w:rPr>
          <w:b/>
        </w:rPr>
      </w:pPr>
    </w:p>
    <w:p w14:paraId="3D4CD2F3" w14:textId="10E33399" w:rsidR="006305D7" w:rsidRPr="0076797F" w:rsidRDefault="06BC42AE" w:rsidP="00B425BB">
      <w:pPr>
        <w:widowControl/>
        <w:contextualSpacing/>
        <w:rPr>
          <w:rStyle w:val="Hyperlink"/>
          <w:color w:val="808080" w:themeColor="text1" w:themeTint="7F"/>
          <w:u w:val="none"/>
        </w:rPr>
      </w:pPr>
      <w:r w:rsidRPr="0076797F">
        <w:rPr>
          <w:b/>
          <w:bCs/>
        </w:rPr>
        <w:t>PROTOCOL:</w:t>
      </w:r>
    </w:p>
    <w:p w14:paraId="3766CDF8" w14:textId="58FD5E03" w:rsidR="00376598" w:rsidRPr="0076797F" w:rsidRDefault="06BC42AE" w:rsidP="00B425BB">
      <w:pPr>
        <w:widowControl/>
        <w:contextualSpacing/>
        <w:rPr>
          <w:rStyle w:val="Hyperlink"/>
          <w:color w:val="auto"/>
          <w:u w:val="none"/>
        </w:rPr>
      </w:pPr>
      <w:r w:rsidRPr="0076797F">
        <w:rPr>
          <w:rStyle w:val="Hyperlink"/>
          <w:color w:val="auto"/>
          <w:u w:val="none"/>
        </w:rPr>
        <w:t>The protocol illustrated here follows the guidelines of the human research ethics committee at Brigham and Women’s Hospital.</w:t>
      </w:r>
    </w:p>
    <w:p w14:paraId="0B0C74E1" w14:textId="77777777" w:rsidR="00C52DE4" w:rsidRPr="0076797F" w:rsidRDefault="00C52DE4" w:rsidP="00B425BB">
      <w:pPr>
        <w:widowControl/>
        <w:contextualSpacing/>
        <w:rPr>
          <w:rStyle w:val="Hyperlink"/>
          <w:color w:val="auto"/>
          <w:u w:val="none"/>
        </w:rPr>
      </w:pPr>
    </w:p>
    <w:p w14:paraId="59FF19A7" w14:textId="50025984" w:rsidR="006E6E74" w:rsidRPr="0076797F" w:rsidRDefault="006E6E74" w:rsidP="00B425BB">
      <w:pPr>
        <w:widowControl/>
        <w:contextualSpacing/>
        <w:rPr>
          <w:rStyle w:val="Hyperlink"/>
          <w:b/>
          <w:bCs/>
          <w:color w:val="auto"/>
          <w:u w:val="none"/>
        </w:rPr>
      </w:pPr>
      <w:r w:rsidRPr="0076797F">
        <w:rPr>
          <w:rStyle w:val="Hyperlink"/>
          <w:b/>
          <w:bCs/>
          <w:color w:val="auto"/>
          <w:u w:val="none"/>
        </w:rPr>
        <w:t>1.</w:t>
      </w:r>
      <w:r w:rsidR="00C52DE4" w:rsidRPr="0076797F">
        <w:rPr>
          <w:rStyle w:val="Hyperlink"/>
          <w:b/>
          <w:color w:val="auto"/>
          <w:u w:val="none"/>
        </w:rPr>
        <w:t xml:space="preserve"> </w:t>
      </w:r>
      <w:r w:rsidRPr="0076797F">
        <w:rPr>
          <w:rStyle w:val="Hyperlink"/>
          <w:b/>
          <w:bCs/>
          <w:color w:val="auto"/>
          <w:u w:val="none"/>
        </w:rPr>
        <w:t>Preoperative Protocol</w:t>
      </w:r>
    </w:p>
    <w:p w14:paraId="72865844" w14:textId="77777777" w:rsidR="003E4639" w:rsidRPr="0076797F" w:rsidRDefault="003E4639" w:rsidP="00B425BB">
      <w:pPr>
        <w:widowControl/>
        <w:contextualSpacing/>
        <w:rPr>
          <w:rStyle w:val="Hyperlink"/>
          <w:b/>
          <w:bCs/>
          <w:color w:val="auto"/>
          <w:u w:val="none"/>
        </w:rPr>
      </w:pPr>
    </w:p>
    <w:p w14:paraId="0BA55EFE" w14:textId="1099EFC5" w:rsidR="00B65378" w:rsidRPr="0076797F" w:rsidRDefault="006E6E74" w:rsidP="00B425BB">
      <w:pPr>
        <w:widowControl/>
        <w:contextualSpacing/>
        <w:rPr>
          <w:rStyle w:val="Hyperlink"/>
          <w:color w:val="auto"/>
          <w:u w:val="none"/>
        </w:rPr>
      </w:pPr>
      <w:r w:rsidRPr="0076797F">
        <w:rPr>
          <w:rStyle w:val="Hyperlink"/>
          <w:color w:val="auto"/>
          <w:u w:val="none"/>
        </w:rPr>
        <w:t>1.1</w:t>
      </w:r>
      <w:r w:rsidR="00C52DE4" w:rsidRPr="0076797F">
        <w:rPr>
          <w:rStyle w:val="Hyperlink"/>
          <w:color w:val="auto"/>
          <w:u w:val="none"/>
        </w:rPr>
        <w:t xml:space="preserve">. </w:t>
      </w:r>
      <w:r w:rsidR="00746830" w:rsidRPr="0076797F">
        <w:rPr>
          <w:rStyle w:val="Hyperlink"/>
          <w:color w:val="auto"/>
          <w:u w:val="none"/>
        </w:rPr>
        <w:t>Assess patient</w:t>
      </w:r>
      <w:r w:rsidR="005E2D62" w:rsidRPr="0076797F">
        <w:rPr>
          <w:rStyle w:val="Hyperlink"/>
          <w:color w:val="auto"/>
          <w:u w:val="none"/>
        </w:rPr>
        <w:t>s</w:t>
      </w:r>
      <w:r w:rsidR="00AA685C" w:rsidRPr="0076797F">
        <w:rPr>
          <w:rStyle w:val="Hyperlink"/>
          <w:color w:val="auto"/>
          <w:u w:val="none"/>
        </w:rPr>
        <w:t xml:space="preserve"> with </w:t>
      </w:r>
      <w:r w:rsidR="009A363C">
        <w:rPr>
          <w:rStyle w:val="Hyperlink"/>
          <w:color w:val="auto"/>
          <w:u w:val="none"/>
        </w:rPr>
        <w:t xml:space="preserve">a </w:t>
      </w:r>
      <w:r w:rsidR="00AA685C" w:rsidRPr="0076797F">
        <w:rPr>
          <w:rStyle w:val="Hyperlink"/>
          <w:color w:val="auto"/>
          <w:u w:val="none"/>
        </w:rPr>
        <w:t xml:space="preserve">spinal pathology </w:t>
      </w:r>
      <w:r w:rsidR="00746830" w:rsidRPr="0076797F">
        <w:rPr>
          <w:rStyle w:val="Hyperlink"/>
          <w:color w:val="auto"/>
          <w:u w:val="none"/>
        </w:rPr>
        <w:t xml:space="preserve">in </w:t>
      </w:r>
      <w:r w:rsidR="009A363C">
        <w:rPr>
          <w:rStyle w:val="Hyperlink"/>
          <w:color w:val="auto"/>
          <w:u w:val="none"/>
        </w:rPr>
        <w:t xml:space="preserve">the </w:t>
      </w:r>
      <w:r w:rsidR="00746830" w:rsidRPr="0076797F">
        <w:rPr>
          <w:rStyle w:val="Hyperlink"/>
          <w:color w:val="auto"/>
          <w:u w:val="none"/>
        </w:rPr>
        <w:t xml:space="preserve">clinic and </w:t>
      </w:r>
      <w:r w:rsidR="009332F3" w:rsidRPr="0076797F">
        <w:rPr>
          <w:rStyle w:val="Hyperlink"/>
          <w:color w:val="auto"/>
          <w:u w:val="none"/>
        </w:rPr>
        <w:t xml:space="preserve">determine </w:t>
      </w:r>
      <w:r w:rsidR="009A363C">
        <w:rPr>
          <w:rStyle w:val="Hyperlink"/>
          <w:color w:val="auto"/>
          <w:u w:val="none"/>
        </w:rPr>
        <w:t xml:space="preserve">their </w:t>
      </w:r>
      <w:r w:rsidR="00BA0B2F" w:rsidRPr="0076797F">
        <w:rPr>
          <w:rStyle w:val="Hyperlink"/>
          <w:color w:val="auto"/>
          <w:u w:val="none"/>
        </w:rPr>
        <w:t>eligibility for</w:t>
      </w:r>
      <w:r w:rsidR="00C90FDB" w:rsidRPr="0076797F">
        <w:rPr>
          <w:rStyle w:val="Hyperlink"/>
          <w:color w:val="auto"/>
          <w:u w:val="none"/>
        </w:rPr>
        <w:t xml:space="preserve"> spinal </w:t>
      </w:r>
      <w:r w:rsidR="00746830" w:rsidRPr="0076797F">
        <w:rPr>
          <w:rStyle w:val="Hyperlink"/>
          <w:color w:val="auto"/>
          <w:u w:val="none"/>
        </w:rPr>
        <w:t>surger</w:t>
      </w:r>
      <w:r w:rsidR="00AA685C" w:rsidRPr="0076797F">
        <w:rPr>
          <w:rStyle w:val="Hyperlink"/>
          <w:color w:val="auto"/>
          <w:u w:val="none"/>
        </w:rPr>
        <w:t>y.</w:t>
      </w:r>
      <w:r w:rsidR="00746830" w:rsidRPr="0076797F">
        <w:rPr>
          <w:rStyle w:val="Hyperlink"/>
          <w:color w:val="auto"/>
          <w:u w:val="none"/>
        </w:rPr>
        <w:t xml:space="preserve"> Perform </w:t>
      </w:r>
      <w:r w:rsidR="009A363C">
        <w:rPr>
          <w:rStyle w:val="Hyperlink"/>
          <w:color w:val="auto"/>
          <w:u w:val="none"/>
        </w:rPr>
        <w:t xml:space="preserve">a </w:t>
      </w:r>
      <w:r w:rsidR="00746830" w:rsidRPr="0076797F">
        <w:rPr>
          <w:rStyle w:val="Hyperlink"/>
          <w:color w:val="auto"/>
          <w:u w:val="none"/>
        </w:rPr>
        <w:t xml:space="preserve">neurological assessment and obtain </w:t>
      </w:r>
      <w:r w:rsidR="009A363C">
        <w:rPr>
          <w:rStyle w:val="Hyperlink"/>
          <w:color w:val="auto"/>
          <w:u w:val="none"/>
        </w:rPr>
        <w:t xml:space="preserve">a </w:t>
      </w:r>
      <w:r w:rsidR="00746830" w:rsidRPr="0076797F">
        <w:rPr>
          <w:rStyle w:val="Hyperlink"/>
          <w:color w:val="auto"/>
          <w:u w:val="none"/>
        </w:rPr>
        <w:t xml:space="preserve">CT or MRI scan to identify </w:t>
      </w:r>
      <w:r w:rsidR="009A363C">
        <w:rPr>
          <w:rStyle w:val="Hyperlink"/>
          <w:color w:val="auto"/>
          <w:u w:val="none"/>
        </w:rPr>
        <w:t xml:space="preserve">the </w:t>
      </w:r>
      <w:r w:rsidR="00746830" w:rsidRPr="0076797F">
        <w:rPr>
          <w:rStyle w:val="Hyperlink"/>
          <w:color w:val="auto"/>
          <w:u w:val="none"/>
        </w:rPr>
        <w:t>spinal lesion.</w:t>
      </w:r>
    </w:p>
    <w:p w14:paraId="5B738C5E" w14:textId="77777777" w:rsidR="003E4639" w:rsidRPr="0076797F" w:rsidRDefault="003E4639" w:rsidP="00B425BB">
      <w:pPr>
        <w:widowControl/>
        <w:contextualSpacing/>
        <w:rPr>
          <w:rStyle w:val="Hyperlink"/>
          <w:color w:val="auto"/>
          <w:u w:val="none"/>
        </w:rPr>
      </w:pPr>
    </w:p>
    <w:p w14:paraId="5D64E2C6" w14:textId="16D18EB0" w:rsidR="00686891" w:rsidRPr="0076797F" w:rsidRDefault="00B65378" w:rsidP="00B425BB">
      <w:pPr>
        <w:widowControl/>
        <w:contextualSpacing/>
        <w:rPr>
          <w:rStyle w:val="Hyperlink"/>
          <w:color w:val="auto"/>
          <w:u w:val="none"/>
        </w:rPr>
      </w:pPr>
      <w:r w:rsidRPr="0076797F">
        <w:rPr>
          <w:rStyle w:val="Hyperlink"/>
          <w:color w:val="auto"/>
          <w:u w:val="none"/>
        </w:rPr>
        <w:t>1.2</w:t>
      </w:r>
      <w:r w:rsidR="00C52DE4" w:rsidRPr="0076797F">
        <w:rPr>
          <w:rStyle w:val="Hyperlink"/>
          <w:color w:val="auto"/>
          <w:u w:val="none"/>
        </w:rPr>
        <w:t>. Include</w:t>
      </w:r>
      <w:r w:rsidRPr="0076797F">
        <w:rPr>
          <w:rStyle w:val="Hyperlink"/>
          <w:color w:val="auto"/>
          <w:u w:val="none"/>
        </w:rPr>
        <w:t xml:space="preserve"> patients who have </w:t>
      </w:r>
      <w:r w:rsidR="009A363C">
        <w:rPr>
          <w:rStyle w:val="Hyperlink"/>
          <w:color w:val="auto"/>
          <w:u w:val="none"/>
        </w:rPr>
        <w:t xml:space="preserve">an </w:t>
      </w:r>
      <w:r w:rsidRPr="0076797F">
        <w:rPr>
          <w:rStyle w:val="Hyperlink"/>
          <w:color w:val="auto"/>
          <w:u w:val="none"/>
        </w:rPr>
        <w:t>intradural pathology</w:t>
      </w:r>
      <w:r w:rsidR="009A363C">
        <w:rPr>
          <w:rStyle w:val="Hyperlink"/>
          <w:color w:val="auto"/>
          <w:u w:val="none"/>
        </w:rPr>
        <w:t>,</w:t>
      </w:r>
      <w:r w:rsidRPr="0076797F">
        <w:rPr>
          <w:rStyle w:val="Hyperlink"/>
          <w:color w:val="auto"/>
          <w:u w:val="none"/>
        </w:rPr>
        <w:t xml:space="preserve"> such as schwannoma, ependymoma, meningioma, astrocytoma, </w:t>
      </w:r>
      <w:r w:rsidR="0076797F" w:rsidRPr="0076797F">
        <w:rPr>
          <w:rStyle w:val="Hyperlink"/>
          <w:i/>
          <w:color w:val="auto"/>
          <w:u w:val="none"/>
        </w:rPr>
        <w:t>etc.</w:t>
      </w:r>
      <w:r w:rsidR="009A363C">
        <w:rPr>
          <w:rStyle w:val="Hyperlink"/>
          <w:color w:val="auto"/>
          <w:u w:val="none"/>
        </w:rPr>
        <w:t>,</w:t>
      </w:r>
      <w:r w:rsidRPr="0076797F">
        <w:rPr>
          <w:rStyle w:val="Hyperlink"/>
          <w:color w:val="auto"/>
          <w:u w:val="none"/>
        </w:rPr>
        <w:t xml:space="preserve"> or patients who have </w:t>
      </w:r>
      <w:r w:rsidR="009A363C">
        <w:rPr>
          <w:rStyle w:val="Hyperlink"/>
          <w:color w:val="auto"/>
          <w:u w:val="none"/>
        </w:rPr>
        <w:t xml:space="preserve">a </w:t>
      </w:r>
      <w:r w:rsidRPr="0076797F">
        <w:rPr>
          <w:rStyle w:val="Hyperlink"/>
          <w:color w:val="auto"/>
          <w:u w:val="none"/>
        </w:rPr>
        <w:t xml:space="preserve">ventral compressive extradural pathology, such as </w:t>
      </w:r>
      <w:r w:rsidR="009A363C">
        <w:rPr>
          <w:rStyle w:val="Hyperlink"/>
          <w:color w:val="auto"/>
          <w:u w:val="none"/>
        </w:rPr>
        <w:t xml:space="preserve">a </w:t>
      </w:r>
      <w:r w:rsidRPr="0076797F">
        <w:rPr>
          <w:rStyle w:val="Hyperlink"/>
          <w:color w:val="auto"/>
          <w:u w:val="none"/>
        </w:rPr>
        <w:t xml:space="preserve">ventral thoracic herniated disc, fracture fragments ventrally, or </w:t>
      </w:r>
      <w:r w:rsidR="009A363C">
        <w:rPr>
          <w:rStyle w:val="Hyperlink"/>
          <w:color w:val="auto"/>
          <w:u w:val="none"/>
        </w:rPr>
        <w:t xml:space="preserve">a </w:t>
      </w:r>
      <w:r w:rsidRPr="0076797F">
        <w:rPr>
          <w:rStyle w:val="Hyperlink"/>
          <w:color w:val="auto"/>
          <w:u w:val="none"/>
        </w:rPr>
        <w:t>spinal bony tumor</w:t>
      </w:r>
      <w:r w:rsidR="00AA685C" w:rsidRPr="0076797F">
        <w:rPr>
          <w:rStyle w:val="Hyperlink"/>
          <w:color w:val="auto"/>
          <w:u w:val="none"/>
        </w:rPr>
        <w:t xml:space="preserve"> with ventral compression. </w:t>
      </w:r>
    </w:p>
    <w:p w14:paraId="0BC4108D" w14:textId="77777777" w:rsidR="00584E9F" w:rsidRPr="0076797F" w:rsidRDefault="00584E9F" w:rsidP="00B425BB">
      <w:pPr>
        <w:widowControl/>
        <w:contextualSpacing/>
        <w:rPr>
          <w:rStyle w:val="Hyperlink"/>
          <w:color w:val="auto"/>
          <w:u w:val="none"/>
        </w:rPr>
      </w:pPr>
    </w:p>
    <w:p w14:paraId="58572AAE" w14:textId="14C1F85A" w:rsidR="00AA685C" w:rsidRPr="0076797F" w:rsidRDefault="00686891" w:rsidP="00B425BB">
      <w:pPr>
        <w:widowControl/>
        <w:contextualSpacing/>
        <w:rPr>
          <w:rStyle w:val="Hyperlink"/>
          <w:color w:val="auto"/>
          <w:u w:val="none"/>
        </w:rPr>
      </w:pPr>
      <w:r w:rsidRPr="0076797F">
        <w:rPr>
          <w:rStyle w:val="Hyperlink"/>
          <w:color w:val="auto"/>
          <w:u w:val="none"/>
        </w:rPr>
        <w:t xml:space="preserve">Note: </w:t>
      </w:r>
      <w:r w:rsidR="009A363C">
        <w:rPr>
          <w:rStyle w:val="Hyperlink"/>
          <w:color w:val="auto"/>
          <w:u w:val="none"/>
        </w:rPr>
        <w:t>The p</w:t>
      </w:r>
      <w:r w:rsidR="00584E9F" w:rsidRPr="0076797F">
        <w:rPr>
          <w:rStyle w:val="Hyperlink"/>
          <w:color w:val="auto"/>
          <w:u w:val="none"/>
        </w:rPr>
        <w:t xml:space="preserve">athology is determined by spinal imaging with CT or MRI. </w:t>
      </w:r>
      <w:r w:rsidR="00B65378" w:rsidRPr="0076797F">
        <w:rPr>
          <w:rStyle w:val="Hyperlink"/>
          <w:color w:val="auto"/>
          <w:u w:val="none"/>
        </w:rPr>
        <w:t xml:space="preserve">Exclusion criteria include the patients who cannot tolerate surgery or patients with </w:t>
      </w:r>
      <w:r w:rsidR="009A363C">
        <w:rPr>
          <w:rStyle w:val="Hyperlink"/>
          <w:color w:val="auto"/>
          <w:u w:val="none"/>
        </w:rPr>
        <w:t xml:space="preserve">an </w:t>
      </w:r>
      <w:r w:rsidR="00B65378" w:rsidRPr="0076797F">
        <w:rPr>
          <w:rStyle w:val="Hyperlink"/>
          <w:color w:val="auto"/>
          <w:u w:val="none"/>
        </w:rPr>
        <w:t>extremely poor prognosis.</w:t>
      </w:r>
    </w:p>
    <w:p w14:paraId="261D67E7" w14:textId="77777777" w:rsidR="006E6E74" w:rsidRPr="0076797F" w:rsidRDefault="006E6E74" w:rsidP="00B425BB">
      <w:pPr>
        <w:widowControl/>
        <w:contextualSpacing/>
        <w:rPr>
          <w:rStyle w:val="Hyperlink"/>
          <w:color w:val="auto"/>
          <w:u w:val="none"/>
        </w:rPr>
      </w:pPr>
    </w:p>
    <w:p w14:paraId="4C241659" w14:textId="277FC351" w:rsidR="006E6E74" w:rsidRPr="0076797F" w:rsidRDefault="00746830" w:rsidP="00B425BB">
      <w:pPr>
        <w:widowControl/>
        <w:contextualSpacing/>
        <w:rPr>
          <w:rStyle w:val="Hyperlink"/>
          <w:b/>
          <w:bCs/>
          <w:color w:val="auto"/>
          <w:u w:val="none"/>
        </w:rPr>
      </w:pPr>
      <w:r w:rsidRPr="0076797F">
        <w:rPr>
          <w:rStyle w:val="Hyperlink"/>
          <w:b/>
          <w:bCs/>
          <w:color w:val="auto"/>
          <w:u w:val="none"/>
        </w:rPr>
        <w:lastRenderedPageBreak/>
        <w:t>2.</w:t>
      </w:r>
      <w:r w:rsidR="00C52DE4" w:rsidRPr="0076797F">
        <w:rPr>
          <w:rStyle w:val="Hyperlink"/>
          <w:b/>
          <w:color w:val="auto"/>
          <w:u w:val="none"/>
        </w:rPr>
        <w:t xml:space="preserve"> </w:t>
      </w:r>
      <w:r w:rsidRPr="0076797F">
        <w:rPr>
          <w:rStyle w:val="Hyperlink"/>
          <w:b/>
          <w:bCs/>
          <w:color w:val="auto"/>
          <w:u w:val="none"/>
        </w:rPr>
        <w:t>Preparation for Surgery</w:t>
      </w:r>
    </w:p>
    <w:p w14:paraId="1B284B05" w14:textId="77777777" w:rsidR="003E4639" w:rsidRPr="0076797F" w:rsidRDefault="003E4639" w:rsidP="00B425BB">
      <w:pPr>
        <w:widowControl/>
        <w:contextualSpacing/>
        <w:rPr>
          <w:rStyle w:val="Hyperlink"/>
          <w:b/>
          <w:bCs/>
          <w:color w:val="auto"/>
          <w:u w:val="none"/>
        </w:rPr>
      </w:pPr>
    </w:p>
    <w:p w14:paraId="00FD09B5" w14:textId="77B28205" w:rsidR="00746830" w:rsidRPr="0076797F" w:rsidRDefault="00746830" w:rsidP="00B425BB">
      <w:pPr>
        <w:widowControl/>
        <w:contextualSpacing/>
        <w:rPr>
          <w:rStyle w:val="Hyperlink"/>
          <w:color w:val="auto"/>
          <w:u w:val="none"/>
        </w:rPr>
      </w:pPr>
      <w:r w:rsidRPr="0076797F">
        <w:rPr>
          <w:rStyle w:val="Hyperlink"/>
          <w:color w:val="auto"/>
          <w:u w:val="none"/>
        </w:rPr>
        <w:t>2.1</w:t>
      </w:r>
      <w:r w:rsidR="00C52DE4" w:rsidRPr="0076797F">
        <w:rPr>
          <w:rStyle w:val="Hyperlink"/>
          <w:color w:val="auto"/>
          <w:u w:val="none"/>
        </w:rPr>
        <w:t xml:space="preserve">. </w:t>
      </w:r>
      <w:r w:rsidR="005E6E6F" w:rsidRPr="0076797F">
        <w:rPr>
          <w:rStyle w:val="Hyperlink"/>
          <w:color w:val="auto"/>
          <w:u w:val="none"/>
        </w:rPr>
        <w:t>Do not allow the patient t</w:t>
      </w:r>
      <w:r w:rsidR="00AA685C" w:rsidRPr="0076797F">
        <w:rPr>
          <w:rStyle w:val="Hyperlink"/>
          <w:color w:val="auto"/>
          <w:u w:val="none"/>
        </w:rPr>
        <w:t>o c</w:t>
      </w:r>
      <w:r w:rsidRPr="0076797F">
        <w:rPr>
          <w:rStyle w:val="Hyperlink"/>
          <w:color w:val="auto"/>
          <w:u w:val="none"/>
        </w:rPr>
        <w:t xml:space="preserve">onsume </w:t>
      </w:r>
      <w:r w:rsidR="005E6E6F" w:rsidRPr="0076797F">
        <w:rPr>
          <w:rStyle w:val="Hyperlink"/>
          <w:color w:val="auto"/>
          <w:u w:val="none"/>
        </w:rPr>
        <w:t>anything</w:t>
      </w:r>
      <w:r w:rsidRPr="0076797F">
        <w:rPr>
          <w:rStyle w:val="Hyperlink"/>
          <w:color w:val="auto"/>
          <w:u w:val="none"/>
        </w:rPr>
        <w:t xml:space="preserve"> by mouth after </w:t>
      </w:r>
      <w:r w:rsidR="005E2D62" w:rsidRPr="0076797F">
        <w:rPr>
          <w:rStyle w:val="Hyperlink"/>
          <w:color w:val="auto"/>
          <w:u w:val="none"/>
        </w:rPr>
        <w:t xml:space="preserve">the </w:t>
      </w:r>
      <w:r w:rsidRPr="0076797F">
        <w:rPr>
          <w:rStyle w:val="Hyperlink"/>
          <w:color w:val="auto"/>
          <w:u w:val="none"/>
        </w:rPr>
        <w:t xml:space="preserve">midnight before </w:t>
      </w:r>
      <w:r w:rsidR="00B425BB">
        <w:rPr>
          <w:rStyle w:val="Hyperlink"/>
          <w:color w:val="auto"/>
          <w:u w:val="none"/>
        </w:rPr>
        <w:t xml:space="preserve">the </w:t>
      </w:r>
      <w:r w:rsidRPr="0076797F">
        <w:rPr>
          <w:rStyle w:val="Hyperlink"/>
          <w:color w:val="auto"/>
          <w:u w:val="none"/>
        </w:rPr>
        <w:t>surgery.</w:t>
      </w:r>
    </w:p>
    <w:p w14:paraId="7898150A" w14:textId="77777777" w:rsidR="003E4639" w:rsidRPr="0076797F" w:rsidRDefault="003E4639" w:rsidP="00B425BB">
      <w:pPr>
        <w:widowControl/>
        <w:contextualSpacing/>
        <w:rPr>
          <w:rStyle w:val="Hyperlink"/>
          <w:color w:val="auto"/>
          <w:u w:val="none"/>
        </w:rPr>
      </w:pPr>
    </w:p>
    <w:p w14:paraId="73200FD2" w14:textId="232DA128" w:rsidR="003E4639" w:rsidRPr="0076797F" w:rsidRDefault="00705DC9" w:rsidP="00B425BB">
      <w:pPr>
        <w:widowControl/>
        <w:contextualSpacing/>
        <w:rPr>
          <w:rStyle w:val="Hyperlink"/>
          <w:color w:val="auto"/>
          <w:u w:val="none"/>
        </w:rPr>
      </w:pPr>
      <w:r w:rsidRPr="0076797F">
        <w:rPr>
          <w:rStyle w:val="Hyperlink"/>
          <w:color w:val="auto"/>
          <w:u w:val="none"/>
        </w:rPr>
        <w:t>Note: The patient will be placed under</w:t>
      </w:r>
      <w:r w:rsidR="006E6E74" w:rsidRPr="0076797F">
        <w:rPr>
          <w:rStyle w:val="Hyperlink"/>
          <w:color w:val="auto"/>
          <w:u w:val="none"/>
        </w:rPr>
        <w:t xml:space="preserve"> general </w:t>
      </w:r>
      <w:r w:rsidR="00AA685C" w:rsidRPr="0076797F">
        <w:rPr>
          <w:rStyle w:val="Hyperlink"/>
          <w:color w:val="auto"/>
          <w:u w:val="none"/>
        </w:rPr>
        <w:t xml:space="preserve">anesthesia </w:t>
      </w:r>
      <w:r w:rsidRPr="0076797F">
        <w:rPr>
          <w:rStyle w:val="Hyperlink"/>
          <w:color w:val="auto"/>
          <w:u w:val="none"/>
        </w:rPr>
        <w:t>and intubated by the anesthesiologist.</w:t>
      </w:r>
    </w:p>
    <w:p w14:paraId="2748D99C" w14:textId="77777777" w:rsidR="00581580" w:rsidRPr="0076797F" w:rsidRDefault="00581580" w:rsidP="00B425BB">
      <w:pPr>
        <w:widowControl/>
        <w:contextualSpacing/>
        <w:rPr>
          <w:rStyle w:val="Hyperlink"/>
          <w:color w:val="auto"/>
          <w:u w:val="none"/>
        </w:rPr>
      </w:pPr>
    </w:p>
    <w:p w14:paraId="5B076E5F" w14:textId="2F7823E8" w:rsidR="006E6E74" w:rsidRPr="0076797F" w:rsidRDefault="00746830" w:rsidP="00B425BB">
      <w:pPr>
        <w:widowControl/>
        <w:contextualSpacing/>
        <w:rPr>
          <w:rStyle w:val="Hyperlink"/>
          <w:color w:val="auto"/>
          <w:u w:val="none"/>
        </w:rPr>
      </w:pPr>
      <w:r w:rsidRPr="0076797F">
        <w:rPr>
          <w:rStyle w:val="Hyperlink"/>
          <w:color w:val="auto"/>
          <w:u w:val="none"/>
        </w:rPr>
        <w:t>2.</w:t>
      </w:r>
      <w:r w:rsidR="00705DC9" w:rsidRPr="0076797F">
        <w:rPr>
          <w:rStyle w:val="Hyperlink"/>
          <w:color w:val="auto"/>
          <w:u w:val="none"/>
        </w:rPr>
        <w:t>2</w:t>
      </w:r>
      <w:r w:rsidR="00C52DE4" w:rsidRPr="0076797F">
        <w:rPr>
          <w:rStyle w:val="Hyperlink"/>
          <w:color w:val="auto"/>
          <w:u w:val="none"/>
        </w:rPr>
        <w:t xml:space="preserve">. </w:t>
      </w:r>
      <w:r w:rsidR="00C412B6" w:rsidRPr="0076797F">
        <w:rPr>
          <w:rStyle w:val="Hyperlink"/>
          <w:color w:val="auto"/>
          <w:u w:val="none"/>
        </w:rPr>
        <w:t>P</w:t>
      </w:r>
      <w:r w:rsidR="006E6E74" w:rsidRPr="0076797F">
        <w:rPr>
          <w:rStyle w:val="Hyperlink"/>
          <w:color w:val="auto"/>
          <w:u w:val="none"/>
        </w:rPr>
        <w:t xml:space="preserve">osition </w:t>
      </w:r>
      <w:r w:rsidR="009A363C">
        <w:rPr>
          <w:rStyle w:val="Hyperlink"/>
          <w:color w:val="auto"/>
          <w:u w:val="none"/>
        </w:rPr>
        <w:t xml:space="preserve">the </w:t>
      </w:r>
      <w:r w:rsidR="006E6E74" w:rsidRPr="0076797F">
        <w:rPr>
          <w:rStyle w:val="Hyperlink"/>
          <w:color w:val="auto"/>
          <w:u w:val="none"/>
        </w:rPr>
        <w:t xml:space="preserve">patient </w:t>
      </w:r>
      <w:r w:rsidRPr="0076797F">
        <w:rPr>
          <w:rStyle w:val="Hyperlink"/>
          <w:color w:val="auto"/>
          <w:u w:val="none"/>
        </w:rPr>
        <w:t xml:space="preserve">with </w:t>
      </w:r>
      <w:r w:rsidR="009A363C">
        <w:rPr>
          <w:rStyle w:val="Hyperlink"/>
          <w:color w:val="auto"/>
          <w:u w:val="none"/>
        </w:rPr>
        <w:t xml:space="preserve">their </w:t>
      </w:r>
      <w:r w:rsidRPr="0076797F">
        <w:rPr>
          <w:rStyle w:val="Hyperlink"/>
          <w:color w:val="auto"/>
          <w:u w:val="none"/>
        </w:rPr>
        <w:t xml:space="preserve">back exposed </w:t>
      </w:r>
      <w:r w:rsidR="006E6E74" w:rsidRPr="0076797F">
        <w:rPr>
          <w:rStyle w:val="Hyperlink"/>
          <w:color w:val="auto"/>
          <w:u w:val="none"/>
        </w:rPr>
        <w:t xml:space="preserve">according to </w:t>
      </w:r>
      <w:r w:rsidR="009A363C">
        <w:rPr>
          <w:rStyle w:val="Hyperlink"/>
          <w:color w:val="auto"/>
          <w:u w:val="none"/>
        </w:rPr>
        <w:t xml:space="preserve">the </w:t>
      </w:r>
      <w:r w:rsidR="006E6E74" w:rsidRPr="0076797F">
        <w:rPr>
          <w:rStyle w:val="Hyperlink"/>
          <w:color w:val="auto"/>
          <w:u w:val="none"/>
        </w:rPr>
        <w:t>surgeon’</w:t>
      </w:r>
      <w:r w:rsidRPr="0076797F">
        <w:rPr>
          <w:rStyle w:val="Hyperlink"/>
          <w:color w:val="auto"/>
          <w:u w:val="none"/>
        </w:rPr>
        <w:t>s preference</w:t>
      </w:r>
      <w:r w:rsidR="009A363C">
        <w:rPr>
          <w:rStyle w:val="Hyperlink"/>
          <w:color w:val="auto"/>
          <w:u w:val="none"/>
        </w:rPr>
        <w:t>,</w:t>
      </w:r>
      <w:r w:rsidRPr="0076797F">
        <w:rPr>
          <w:rStyle w:val="Hyperlink"/>
          <w:color w:val="auto"/>
          <w:u w:val="none"/>
        </w:rPr>
        <w:t xml:space="preserve"> for </w:t>
      </w:r>
      <w:r w:rsidR="00584E9F" w:rsidRPr="0076797F">
        <w:rPr>
          <w:rStyle w:val="Hyperlink"/>
          <w:color w:val="auto"/>
          <w:u w:val="none"/>
        </w:rPr>
        <w:t xml:space="preserve">the </w:t>
      </w:r>
      <w:r w:rsidRPr="0076797F">
        <w:rPr>
          <w:rStyle w:val="Hyperlink"/>
          <w:color w:val="auto"/>
          <w:u w:val="none"/>
        </w:rPr>
        <w:t>spinal surgery.</w:t>
      </w:r>
    </w:p>
    <w:p w14:paraId="51A50AA8" w14:textId="77777777" w:rsidR="003E4639" w:rsidRPr="0076797F" w:rsidRDefault="003E4639" w:rsidP="00B425BB">
      <w:pPr>
        <w:widowControl/>
        <w:contextualSpacing/>
        <w:rPr>
          <w:rStyle w:val="Hyperlink"/>
          <w:color w:val="auto"/>
          <w:u w:val="none"/>
        </w:rPr>
      </w:pPr>
    </w:p>
    <w:p w14:paraId="31D4CFE2" w14:textId="09531035" w:rsidR="006E6E74" w:rsidRPr="0076797F" w:rsidRDefault="00746830" w:rsidP="00B425BB">
      <w:pPr>
        <w:widowControl/>
        <w:contextualSpacing/>
        <w:rPr>
          <w:rStyle w:val="Hyperlink"/>
          <w:color w:val="auto"/>
          <w:u w:val="none"/>
        </w:rPr>
      </w:pPr>
      <w:r w:rsidRPr="0076797F">
        <w:rPr>
          <w:rStyle w:val="Hyperlink"/>
          <w:color w:val="auto"/>
          <w:u w:val="none"/>
        </w:rPr>
        <w:t>2.</w:t>
      </w:r>
      <w:r w:rsidR="00705DC9" w:rsidRPr="0076797F">
        <w:rPr>
          <w:rStyle w:val="Hyperlink"/>
          <w:color w:val="auto"/>
          <w:u w:val="none"/>
        </w:rPr>
        <w:t>3</w:t>
      </w:r>
      <w:r w:rsidR="00C52DE4" w:rsidRPr="0076797F">
        <w:rPr>
          <w:rStyle w:val="Hyperlink"/>
          <w:color w:val="auto"/>
          <w:u w:val="none"/>
        </w:rPr>
        <w:t xml:space="preserve">. </w:t>
      </w:r>
      <w:r w:rsidRPr="0076797F">
        <w:rPr>
          <w:rStyle w:val="Hyperlink"/>
          <w:color w:val="auto"/>
          <w:u w:val="none"/>
        </w:rPr>
        <w:t>Sterilize the surgical area</w:t>
      </w:r>
      <w:r w:rsidR="00484ADF" w:rsidRPr="0076797F">
        <w:rPr>
          <w:rStyle w:val="Hyperlink"/>
          <w:color w:val="auto"/>
          <w:u w:val="none"/>
        </w:rPr>
        <w:t xml:space="preserve"> with </w:t>
      </w:r>
      <w:r w:rsidR="00F60568" w:rsidRPr="0076797F">
        <w:rPr>
          <w:rStyle w:val="Hyperlink"/>
          <w:color w:val="auto"/>
          <w:u w:val="none"/>
        </w:rPr>
        <w:t>povidone-iodine</w:t>
      </w:r>
      <w:r w:rsidR="0061788B" w:rsidRPr="0076797F">
        <w:rPr>
          <w:rStyle w:val="Hyperlink"/>
          <w:color w:val="auto"/>
          <w:u w:val="none"/>
        </w:rPr>
        <w:t xml:space="preserve"> </w:t>
      </w:r>
      <w:r w:rsidR="0031743D" w:rsidRPr="0076797F">
        <w:rPr>
          <w:rStyle w:val="Hyperlink"/>
          <w:color w:val="auto"/>
          <w:u w:val="none"/>
        </w:rPr>
        <w:t xml:space="preserve">by </w:t>
      </w:r>
      <w:r w:rsidR="0061788B" w:rsidRPr="0076797F">
        <w:rPr>
          <w:rStyle w:val="Hyperlink"/>
          <w:color w:val="auto"/>
          <w:u w:val="none"/>
        </w:rPr>
        <w:t>scrubbing the area.</w:t>
      </w:r>
    </w:p>
    <w:p w14:paraId="4284CEF5" w14:textId="4E43B127" w:rsidR="006E6E74" w:rsidRPr="0076797F" w:rsidRDefault="006E6E74" w:rsidP="00B425BB">
      <w:pPr>
        <w:widowControl/>
        <w:contextualSpacing/>
        <w:rPr>
          <w:rStyle w:val="Hyperlink"/>
          <w:color w:val="auto"/>
          <w:u w:val="none"/>
        </w:rPr>
      </w:pPr>
    </w:p>
    <w:p w14:paraId="283AD547" w14:textId="37F892E7" w:rsidR="00BD2E64" w:rsidRPr="0076797F" w:rsidRDefault="006E6E74" w:rsidP="00B425BB">
      <w:pPr>
        <w:widowControl/>
        <w:contextualSpacing/>
        <w:rPr>
          <w:rStyle w:val="Hyperlink"/>
          <w:b/>
          <w:bCs/>
          <w:color w:val="auto"/>
          <w:u w:val="none"/>
        </w:rPr>
      </w:pPr>
      <w:r w:rsidRPr="0076797F">
        <w:rPr>
          <w:rStyle w:val="Hyperlink"/>
          <w:b/>
          <w:bCs/>
          <w:color w:val="auto"/>
          <w:u w:val="none"/>
        </w:rPr>
        <w:t>3.</w:t>
      </w:r>
      <w:r w:rsidR="00C52DE4" w:rsidRPr="0076797F">
        <w:rPr>
          <w:rStyle w:val="Hyperlink"/>
          <w:b/>
          <w:color w:val="auto"/>
          <w:u w:val="none"/>
        </w:rPr>
        <w:t xml:space="preserve"> </w:t>
      </w:r>
      <w:r w:rsidRPr="0076797F">
        <w:rPr>
          <w:rStyle w:val="Hyperlink"/>
          <w:b/>
          <w:bCs/>
          <w:color w:val="auto"/>
          <w:u w:val="none"/>
        </w:rPr>
        <w:t>Surgery</w:t>
      </w:r>
    </w:p>
    <w:p w14:paraId="56287E62" w14:textId="77777777" w:rsidR="00C52DE4" w:rsidRPr="0076797F" w:rsidRDefault="00C52DE4" w:rsidP="00B425BB">
      <w:pPr>
        <w:widowControl/>
        <w:contextualSpacing/>
        <w:rPr>
          <w:rStyle w:val="Hyperlink"/>
          <w:b/>
          <w:bCs/>
          <w:color w:val="auto"/>
          <w:u w:val="none"/>
        </w:rPr>
      </w:pPr>
    </w:p>
    <w:p w14:paraId="5B227AA0" w14:textId="09EB9279" w:rsidR="00BD2E64" w:rsidRPr="0076797F" w:rsidRDefault="00C52DE4" w:rsidP="00B425BB">
      <w:pPr>
        <w:widowControl/>
        <w:contextualSpacing/>
        <w:rPr>
          <w:rStyle w:val="Hyperlink"/>
          <w:bCs/>
          <w:color w:val="auto"/>
          <w:u w:val="none"/>
        </w:rPr>
      </w:pPr>
      <w:r w:rsidRPr="0076797F">
        <w:rPr>
          <w:rStyle w:val="Hyperlink"/>
          <w:bCs/>
          <w:color w:val="auto"/>
          <w:u w:val="none"/>
        </w:rPr>
        <w:t>Note:</w:t>
      </w:r>
      <w:r w:rsidR="00451FB7" w:rsidRPr="0076797F">
        <w:rPr>
          <w:rStyle w:val="Hyperlink"/>
          <w:bCs/>
          <w:color w:val="auto"/>
          <w:u w:val="none"/>
        </w:rPr>
        <w:t xml:space="preserve"> </w:t>
      </w:r>
      <w:r w:rsidR="00BD2E64" w:rsidRPr="0076797F">
        <w:rPr>
          <w:rStyle w:val="Hyperlink"/>
          <w:bCs/>
          <w:color w:val="auto"/>
          <w:u w:val="none"/>
        </w:rPr>
        <w:t xml:space="preserve">This section of the protocol follows general spine surgery techniques that can be referenced from any </w:t>
      </w:r>
      <w:r w:rsidR="00257DAF" w:rsidRPr="0076797F">
        <w:rPr>
          <w:rStyle w:val="Hyperlink"/>
          <w:bCs/>
          <w:color w:val="auto"/>
          <w:u w:val="none"/>
        </w:rPr>
        <w:t xml:space="preserve">reputable </w:t>
      </w:r>
      <w:r w:rsidR="00BD2E64" w:rsidRPr="0076797F">
        <w:rPr>
          <w:rStyle w:val="Hyperlink"/>
          <w:bCs/>
          <w:color w:val="auto"/>
          <w:u w:val="none"/>
        </w:rPr>
        <w:t>spine surgery technique textbook</w:t>
      </w:r>
      <w:r w:rsidR="00BD2E64" w:rsidRPr="0076797F">
        <w:rPr>
          <w:rStyle w:val="Hyperlink"/>
          <w:bCs/>
          <w:color w:val="auto"/>
          <w:u w:val="none"/>
        </w:rPr>
        <w:fldChar w:fldCharType="begin"/>
      </w:r>
      <w:r w:rsidR="00024A99" w:rsidRPr="0076797F">
        <w:rPr>
          <w:rStyle w:val="Hyperlink"/>
          <w:bCs/>
          <w:color w:val="auto"/>
          <w:u w:val="none"/>
        </w:rPr>
        <w:instrText xml:space="preserve"> ADDIN ZOTERO_ITEM CSL_CITATION {"citationID":"y42xN4mh","properties":{"formattedCitation":"\\super 19\\nosupersub{}","plainCitation":"19","noteIndex":0},"citationItems":[{"id":223,"uris":["http://zotero.org/users/4682340/items/H9X7SUXY"],"uri":["http://zotero.org/users/4682340/items/H9X7SUXY"],"itemData":{"id":223,"type":"book","title":"Surgical Approaches to the Spine","publisher":"Springer-Verlag","publisher-place":"New York","edition":"3","source":"www.springer.com","event-place":"New York","abstract":"Now is its revised and expanded third edition, including nine new chapters, this step-by-step, state-of-the-art procedural manual covers over 50 unique surgical approaches for injuries and conditions of the spine. Generously illustrated, various surgical approaches to the cervical, thoracic and lumbar spine are clearly enumerated and described, including anterior, lateral, and posterior approaches and the worldwide movement toward the use of tubular retractors for a multitude of approaches. Written and edited by leaders in the field of spine surgery, this updated edition will be an invaluable resource for orthopedic surgeons, neurosurgeons and sports medicine practitioners alike.","URL":"//www.springer.com/us/book/9781493924646","ISBN":"978-1-4939-2464-6","language":"en","editor":[{"family":"III","given":"Robert G. Watkins"},{"family":"IV","given":"Robert G. Watkins"}],"issued":{"date-parts":[["2015"]]},"accessed":{"date-parts":[["2018",5,15]]}}}],"schema":"https://github.com/citation-style-language/schema/raw/master/csl-citation.json"} </w:instrText>
      </w:r>
      <w:r w:rsidR="00BD2E64" w:rsidRPr="0076797F">
        <w:rPr>
          <w:rStyle w:val="Hyperlink"/>
          <w:bCs/>
          <w:color w:val="auto"/>
          <w:u w:val="none"/>
        </w:rPr>
        <w:fldChar w:fldCharType="separate"/>
      </w:r>
      <w:r w:rsidR="00024A99" w:rsidRPr="0076797F">
        <w:rPr>
          <w:vertAlign w:val="superscript"/>
        </w:rPr>
        <w:t>19</w:t>
      </w:r>
      <w:r w:rsidR="00BD2E64" w:rsidRPr="0076797F">
        <w:rPr>
          <w:rStyle w:val="Hyperlink"/>
          <w:bCs/>
          <w:color w:val="auto"/>
          <w:u w:val="none"/>
        </w:rPr>
        <w:fldChar w:fldCharType="end"/>
      </w:r>
      <w:r w:rsidR="00BD2E64" w:rsidRPr="0076797F">
        <w:rPr>
          <w:rStyle w:val="Hyperlink"/>
          <w:bCs/>
          <w:color w:val="auto"/>
          <w:u w:val="none"/>
        </w:rPr>
        <w:t>.</w:t>
      </w:r>
    </w:p>
    <w:p w14:paraId="53676713" w14:textId="77777777" w:rsidR="003E4639" w:rsidRPr="0076797F" w:rsidRDefault="003E4639" w:rsidP="00B425BB">
      <w:pPr>
        <w:widowControl/>
        <w:contextualSpacing/>
        <w:rPr>
          <w:bCs/>
          <w:color w:val="auto"/>
        </w:rPr>
      </w:pPr>
    </w:p>
    <w:p w14:paraId="4F91BA20" w14:textId="1A7AD205" w:rsidR="00746830" w:rsidRPr="0076797F" w:rsidRDefault="00746830" w:rsidP="00B425BB">
      <w:pPr>
        <w:widowControl/>
        <w:contextualSpacing/>
        <w:rPr>
          <w:rStyle w:val="Hyperlink"/>
          <w:color w:val="auto"/>
          <w:u w:val="none"/>
        </w:rPr>
      </w:pPr>
      <w:r w:rsidRPr="0076797F">
        <w:rPr>
          <w:rStyle w:val="Hyperlink"/>
          <w:color w:val="auto"/>
          <w:u w:val="none"/>
        </w:rPr>
        <w:t>3.1</w:t>
      </w:r>
      <w:r w:rsidR="00C52DE4" w:rsidRPr="0076797F">
        <w:rPr>
          <w:rStyle w:val="Hyperlink"/>
          <w:color w:val="auto"/>
          <w:u w:val="none"/>
        </w:rPr>
        <w:t>.</w:t>
      </w:r>
      <w:r w:rsidRPr="0076797F">
        <w:rPr>
          <w:rStyle w:val="Hyperlink"/>
          <w:color w:val="auto"/>
          <w:u w:val="none"/>
        </w:rPr>
        <w:t xml:space="preserve"> Make an incision with a scalpel along the length of the spine over t</w:t>
      </w:r>
      <w:r w:rsidR="00AC0697" w:rsidRPr="0076797F">
        <w:rPr>
          <w:rStyle w:val="Hyperlink"/>
          <w:color w:val="auto"/>
          <w:u w:val="none"/>
        </w:rPr>
        <w:t>he appropriate vertebrae levels and continue to make a straight incision down until the bone is reached.</w:t>
      </w:r>
    </w:p>
    <w:p w14:paraId="0D29B173" w14:textId="77777777" w:rsidR="003E4639" w:rsidRPr="0076797F" w:rsidRDefault="003E4639" w:rsidP="00B425BB">
      <w:pPr>
        <w:widowControl/>
        <w:contextualSpacing/>
        <w:rPr>
          <w:rStyle w:val="Hyperlink"/>
          <w:color w:val="auto"/>
          <w:u w:val="none"/>
        </w:rPr>
      </w:pPr>
    </w:p>
    <w:p w14:paraId="66564713" w14:textId="089C32DE" w:rsidR="002E7883" w:rsidRPr="0076797F" w:rsidRDefault="005E6E6F" w:rsidP="00B425BB">
      <w:pPr>
        <w:widowControl/>
        <w:contextualSpacing/>
        <w:rPr>
          <w:rStyle w:val="Hyperlink"/>
          <w:color w:val="auto"/>
          <w:u w:val="none"/>
        </w:rPr>
      </w:pPr>
      <w:r w:rsidRPr="0076797F">
        <w:rPr>
          <w:rStyle w:val="Hyperlink"/>
          <w:color w:val="auto"/>
          <w:u w:val="none"/>
        </w:rPr>
        <w:t xml:space="preserve">Note: </w:t>
      </w:r>
      <w:r w:rsidR="000A550F" w:rsidRPr="0076797F">
        <w:rPr>
          <w:rStyle w:val="Hyperlink"/>
          <w:color w:val="auto"/>
          <w:u w:val="none"/>
        </w:rPr>
        <w:t xml:space="preserve">The size of the incision will depend on the size of the pathology. For example, if the tumor spans two vertebral levels, then at least two vertebral levels will need to be exposed. </w:t>
      </w:r>
      <w:r w:rsidR="00746830" w:rsidRPr="0076797F">
        <w:rPr>
          <w:rStyle w:val="Hyperlink"/>
          <w:color w:val="auto"/>
          <w:u w:val="none"/>
        </w:rPr>
        <w:t xml:space="preserve">When </w:t>
      </w:r>
      <w:r w:rsidR="0013592C" w:rsidRPr="0076797F">
        <w:rPr>
          <w:rStyle w:val="Hyperlink"/>
          <w:color w:val="auto"/>
          <w:u w:val="none"/>
        </w:rPr>
        <w:t xml:space="preserve">the </w:t>
      </w:r>
      <w:r w:rsidR="00746830" w:rsidRPr="0076797F">
        <w:rPr>
          <w:rStyle w:val="Hyperlink"/>
          <w:color w:val="auto"/>
          <w:u w:val="none"/>
        </w:rPr>
        <w:t xml:space="preserve">bone is exposed, </w:t>
      </w:r>
      <w:r w:rsidR="009A363C">
        <w:rPr>
          <w:rStyle w:val="Hyperlink"/>
          <w:color w:val="auto"/>
          <w:u w:val="none"/>
        </w:rPr>
        <w:t xml:space="preserve">an </w:t>
      </w:r>
      <w:r w:rsidR="002E7883" w:rsidRPr="0076797F">
        <w:rPr>
          <w:rStyle w:val="Hyperlink"/>
          <w:color w:val="auto"/>
          <w:u w:val="none"/>
        </w:rPr>
        <w:t>X-ray with a portable X-ray machine can be performed</w:t>
      </w:r>
      <w:r w:rsidR="0061788B" w:rsidRPr="0076797F">
        <w:rPr>
          <w:rStyle w:val="Hyperlink"/>
          <w:color w:val="auto"/>
          <w:u w:val="none"/>
        </w:rPr>
        <w:t xml:space="preserve"> to verify the correct vertebrae</w:t>
      </w:r>
      <w:r w:rsidR="002E7883" w:rsidRPr="0076797F">
        <w:rPr>
          <w:rStyle w:val="Hyperlink"/>
          <w:color w:val="auto"/>
          <w:u w:val="none"/>
        </w:rPr>
        <w:t>.</w:t>
      </w:r>
    </w:p>
    <w:p w14:paraId="4FB914EF" w14:textId="77777777" w:rsidR="003E4639" w:rsidRPr="0076797F" w:rsidRDefault="003E4639" w:rsidP="00B425BB">
      <w:pPr>
        <w:widowControl/>
        <w:contextualSpacing/>
        <w:rPr>
          <w:rStyle w:val="Hyperlink"/>
          <w:color w:val="auto"/>
          <w:u w:val="none"/>
        </w:rPr>
      </w:pPr>
    </w:p>
    <w:p w14:paraId="37F4D200" w14:textId="4BAEA355" w:rsidR="006E6E74" w:rsidRPr="0076797F" w:rsidRDefault="003253B5" w:rsidP="00B425BB">
      <w:pPr>
        <w:widowControl/>
        <w:contextualSpacing/>
        <w:rPr>
          <w:rStyle w:val="Hyperlink"/>
          <w:color w:val="auto"/>
          <w:u w:val="none"/>
        </w:rPr>
      </w:pPr>
      <w:r w:rsidRPr="0076797F">
        <w:rPr>
          <w:rStyle w:val="Hyperlink"/>
          <w:color w:val="auto"/>
          <w:u w:val="none"/>
        </w:rPr>
        <w:t>3.</w:t>
      </w:r>
      <w:r w:rsidR="005E6E6F" w:rsidRPr="0076797F">
        <w:rPr>
          <w:rStyle w:val="Hyperlink"/>
          <w:color w:val="auto"/>
          <w:u w:val="none"/>
        </w:rPr>
        <w:t>2</w:t>
      </w:r>
      <w:r w:rsidR="00C52DE4" w:rsidRPr="0076797F">
        <w:rPr>
          <w:rStyle w:val="Hyperlink"/>
          <w:color w:val="auto"/>
          <w:u w:val="none"/>
        </w:rPr>
        <w:t xml:space="preserve">. </w:t>
      </w:r>
      <w:r w:rsidR="0014526C" w:rsidRPr="0076797F">
        <w:rPr>
          <w:rStyle w:val="Hyperlink"/>
          <w:color w:val="auto"/>
          <w:u w:val="none"/>
        </w:rPr>
        <w:t>P</w:t>
      </w:r>
      <w:r w:rsidR="6288E070" w:rsidRPr="0076797F">
        <w:rPr>
          <w:rStyle w:val="Hyperlink"/>
          <w:color w:val="auto"/>
          <w:u w:val="none"/>
        </w:rPr>
        <w:t xml:space="preserve">erform </w:t>
      </w:r>
      <w:r w:rsidR="009A363C">
        <w:rPr>
          <w:rStyle w:val="Hyperlink"/>
          <w:color w:val="auto"/>
          <w:u w:val="none"/>
        </w:rPr>
        <w:t xml:space="preserve">a </w:t>
      </w:r>
      <w:r w:rsidR="6288E070" w:rsidRPr="0076797F">
        <w:rPr>
          <w:rStyle w:val="Hyperlink"/>
          <w:color w:val="auto"/>
          <w:u w:val="none"/>
        </w:rPr>
        <w:t>subperiosteal dissection</w:t>
      </w:r>
      <w:r w:rsidR="0014526C" w:rsidRPr="0076797F">
        <w:rPr>
          <w:rStyle w:val="Hyperlink"/>
          <w:color w:val="auto"/>
          <w:u w:val="none"/>
        </w:rPr>
        <w:t xml:space="preserve"> by electrosurgical</w:t>
      </w:r>
      <w:r w:rsidR="00AC0697" w:rsidRPr="0076797F">
        <w:rPr>
          <w:rStyle w:val="Hyperlink"/>
          <w:color w:val="auto"/>
          <w:u w:val="none"/>
        </w:rPr>
        <w:t xml:space="preserve"> cautery </w:t>
      </w:r>
      <w:r w:rsidR="6288E070" w:rsidRPr="0076797F">
        <w:rPr>
          <w:rStyle w:val="Hyperlink"/>
          <w:color w:val="auto"/>
          <w:u w:val="none"/>
        </w:rPr>
        <w:t>and expose</w:t>
      </w:r>
      <w:r w:rsidR="00706112" w:rsidRPr="0076797F">
        <w:rPr>
          <w:rStyle w:val="Hyperlink"/>
          <w:color w:val="auto"/>
          <w:u w:val="none"/>
        </w:rPr>
        <w:t xml:space="preserve"> the spinous process which is visualized as a bulbous bony process. Turn the cutting edge ventrally and </w:t>
      </w:r>
      <w:r w:rsidR="00B53CA8" w:rsidRPr="0076797F">
        <w:rPr>
          <w:rStyle w:val="Hyperlink"/>
          <w:color w:val="auto"/>
          <w:u w:val="none"/>
        </w:rPr>
        <w:t xml:space="preserve">sweep </w:t>
      </w:r>
      <w:r w:rsidR="009A363C">
        <w:rPr>
          <w:rStyle w:val="Hyperlink"/>
          <w:color w:val="auto"/>
          <w:u w:val="none"/>
        </w:rPr>
        <w:t xml:space="preserve">it </w:t>
      </w:r>
      <w:r w:rsidR="00706112" w:rsidRPr="0076797F">
        <w:rPr>
          <w:rStyle w:val="Hyperlink"/>
          <w:color w:val="auto"/>
          <w:u w:val="none"/>
        </w:rPr>
        <w:t>across the laminar.</w:t>
      </w:r>
    </w:p>
    <w:p w14:paraId="1F6058CE" w14:textId="77777777" w:rsidR="003E4639" w:rsidRPr="0076797F" w:rsidRDefault="003E4639" w:rsidP="00B425BB">
      <w:pPr>
        <w:widowControl/>
        <w:contextualSpacing/>
        <w:rPr>
          <w:rStyle w:val="Hyperlink"/>
          <w:color w:val="auto"/>
          <w:u w:val="none"/>
        </w:rPr>
      </w:pPr>
    </w:p>
    <w:p w14:paraId="0251C8F9" w14:textId="345083B6" w:rsidR="006E6E74" w:rsidRPr="0076797F" w:rsidRDefault="003253B5" w:rsidP="00B425BB">
      <w:pPr>
        <w:widowControl/>
        <w:contextualSpacing/>
        <w:rPr>
          <w:rStyle w:val="Hyperlink"/>
          <w:color w:val="auto"/>
          <w:u w:val="none"/>
        </w:rPr>
      </w:pPr>
      <w:r w:rsidRPr="0076797F">
        <w:rPr>
          <w:rStyle w:val="Hyperlink"/>
          <w:color w:val="auto"/>
          <w:u w:val="none"/>
        </w:rPr>
        <w:t>3.</w:t>
      </w:r>
      <w:r w:rsidR="005E6E6F" w:rsidRPr="0076797F">
        <w:rPr>
          <w:rStyle w:val="Hyperlink"/>
          <w:color w:val="auto"/>
          <w:u w:val="none"/>
        </w:rPr>
        <w:t>3</w:t>
      </w:r>
      <w:r w:rsidR="00C52DE4" w:rsidRPr="0076797F">
        <w:rPr>
          <w:rStyle w:val="Hyperlink"/>
          <w:color w:val="auto"/>
          <w:u w:val="none"/>
        </w:rPr>
        <w:t xml:space="preserve">. </w:t>
      </w:r>
      <w:r w:rsidR="6288E070" w:rsidRPr="0076797F">
        <w:rPr>
          <w:rStyle w:val="Hyperlink"/>
          <w:color w:val="auto"/>
          <w:u w:val="none"/>
        </w:rPr>
        <w:t xml:space="preserve">Use a combination of </w:t>
      </w:r>
      <w:r w:rsidR="0014526C" w:rsidRPr="0076797F">
        <w:rPr>
          <w:rStyle w:val="Hyperlink"/>
          <w:color w:val="auto"/>
          <w:u w:val="none"/>
        </w:rPr>
        <w:t>a</w:t>
      </w:r>
      <w:r w:rsidR="009A363C" w:rsidRPr="0076797F">
        <w:rPr>
          <w:rStyle w:val="Hyperlink"/>
          <w:color w:val="auto"/>
          <w:u w:val="none"/>
        </w:rPr>
        <w:t xml:space="preserve"> </w:t>
      </w:r>
      <w:proofErr w:type="spellStart"/>
      <w:r w:rsidR="009A363C" w:rsidRPr="0076797F">
        <w:rPr>
          <w:rStyle w:val="Hyperlink"/>
          <w:color w:val="auto"/>
          <w:u w:val="none"/>
        </w:rPr>
        <w:t>Leksell</w:t>
      </w:r>
      <w:proofErr w:type="spellEnd"/>
      <w:r w:rsidR="0014526C" w:rsidRPr="0076797F">
        <w:rPr>
          <w:rStyle w:val="Hyperlink"/>
          <w:color w:val="auto"/>
          <w:u w:val="none"/>
        </w:rPr>
        <w:t xml:space="preserve"> bone plier</w:t>
      </w:r>
      <w:r w:rsidR="001743BD" w:rsidRPr="0076797F">
        <w:rPr>
          <w:rStyle w:val="Hyperlink"/>
          <w:color w:val="auto"/>
          <w:u w:val="none"/>
        </w:rPr>
        <w:t xml:space="preserve"> </w:t>
      </w:r>
      <w:r w:rsidR="0014526C" w:rsidRPr="0076797F">
        <w:rPr>
          <w:rStyle w:val="Hyperlink"/>
          <w:color w:val="auto"/>
          <w:u w:val="none"/>
        </w:rPr>
        <w:t>and</w:t>
      </w:r>
      <w:r w:rsidR="6288E070" w:rsidRPr="0076797F">
        <w:rPr>
          <w:rStyle w:val="Hyperlink"/>
          <w:color w:val="auto"/>
          <w:u w:val="none"/>
        </w:rPr>
        <w:t xml:space="preserve"> </w:t>
      </w:r>
      <w:r w:rsidR="009A363C">
        <w:rPr>
          <w:rStyle w:val="Hyperlink"/>
          <w:color w:val="auto"/>
          <w:u w:val="none"/>
        </w:rPr>
        <w:t xml:space="preserve">a </w:t>
      </w:r>
      <w:r w:rsidR="6288E070" w:rsidRPr="0076797F">
        <w:rPr>
          <w:rStyle w:val="Hyperlink"/>
          <w:color w:val="auto"/>
          <w:u w:val="none"/>
        </w:rPr>
        <w:t xml:space="preserve">highspeed drill to remove the bony lamina and spinous process to expose </w:t>
      </w:r>
      <w:r w:rsidR="00706112" w:rsidRPr="0076797F">
        <w:rPr>
          <w:rStyle w:val="Hyperlink"/>
          <w:color w:val="auto"/>
          <w:u w:val="none"/>
        </w:rPr>
        <w:t xml:space="preserve">the </w:t>
      </w:r>
      <w:r w:rsidR="00706112" w:rsidRPr="00B425BB">
        <w:rPr>
          <w:rStyle w:val="Hyperlink"/>
          <w:i/>
          <w:color w:val="auto"/>
          <w:u w:val="none"/>
        </w:rPr>
        <w:t>ligament</w:t>
      </w:r>
      <w:r w:rsidR="00081B22" w:rsidRPr="00B425BB">
        <w:rPr>
          <w:rStyle w:val="Hyperlink"/>
          <w:i/>
          <w:color w:val="auto"/>
          <w:u w:val="none"/>
        </w:rPr>
        <w:t>um</w:t>
      </w:r>
      <w:r w:rsidR="00706112" w:rsidRPr="00B425BB">
        <w:rPr>
          <w:rStyle w:val="Hyperlink"/>
          <w:i/>
          <w:color w:val="auto"/>
          <w:u w:val="none"/>
        </w:rPr>
        <w:t xml:space="preserve"> flavum</w:t>
      </w:r>
      <w:r w:rsidR="00706112" w:rsidRPr="0076797F">
        <w:rPr>
          <w:rStyle w:val="Hyperlink"/>
          <w:color w:val="auto"/>
          <w:u w:val="none"/>
        </w:rPr>
        <w:t xml:space="preserve"> underneath.</w:t>
      </w:r>
    </w:p>
    <w:p w14:paraId="520FCD49" w14:textId="77777777" w:rsidR="003E4639" w:rsidRPr="0076797F" w:rsidRDefault="003E4639" w:rsidP="00B425BB">
      <w:pPr>
        <w:widowControl/>
        <w:contextualSpacing/>
        <w:rPr>
          <w:rStyle w:val="Hyperlink"/>
          <w:color w:val="auto"/>
          <w:u w:val="none"/>
        </w:rPr>
      </w:pPr>
    </w:p>
    <w:p w14:paraId="790CE94E" w14:textId="09422D62" w:rsidR="00B53CA8" w:rsidRPr="0076797F" w:rsidRDefault="003253B5" w:rsidP="00B425BB">
      <w:pPr>
        <w:widowControl/>
        <w:contextualSpacing/>
        <w:rPr>
          <w:rStyle w:val="Hyperlink"/>
          <w:color w:val="auto"/>
          <w:u w:val="none"/>
        </w:rPr>
      </w:pPr>
      <w:r w:rsidRPr="0076797F">
        <w:rPr>
          <w:rStyle w:val="Hyperlink"/>
          <w:color w:val="auto"/>
          <w:u w:val="none"/>
        </w:rPr>
        <w:t>3.</w:t>
      </w:r>
      <w:r w:rsidR="005E6E6F" w:rsidRPr="0076797F">
        <w:rPr>
          <w:rStyle w:val="Hyperlink"/>
          <w:color w:val="auto"/>
          <w:u w:val="none"/>
        </w:rPr>
        <w:t>4</w:t>
      </w:r>
      <w:r w:rsidR="00C52DE4" w:rsidRPr="0076797F">
        <w:rPr>
          <w:rStyle w:val="Hyperlink"/>
          <w:color w:val="auto"/>
          <w:u w:val="none"/>
        </w:rPr>
        <w:t xml:space="preserve">. </w:t>
      </w:r>
      <w:r w:rsidR="6288E070" w:rsidRPr="0076797F">
        <w:rPr>
          <w:rStyle w:val="Hyperlink"/>
          <w:color w:val="auto"/>
          <w:u w:val="none"/>
        </w:rPr>
        <w:t xml:space="preserve">Use </w:t>
      </w:r>
      <w:r w:rsidR="0013592C" w:rsidRPr="0076797F">
        <w:rPr>
          <w:rStyle w:val="Hyperlink"/>
          <w:color w:val="auto"/>
          <w:u w:val="none"/>
        </w:rPr>
        <w:t xml:space="preserve">an </w:t>
      </w:r>
      <w:r w:rsidR="6288E070" w:rsidRPr="0076797F">
        <w:rPr>
          <w:rStyle w:val="Hyperlink"/>
          <w:color w:val="auto"/>
          <w:u w:val="none"/>
        </w:rPr>
        <w:t xml:space="preserve">angled </w:t>
      </w:r>
      <w:r w:rsidR="00451FB7" w:rsidRPr="0076797F">
        <w:rPr>
          <w:rStyle w:val="Hyperlink"/>
          <w:color w:val="auto"/>
          <w:u w:val="none"/>
        </w:rPr>
        <w:t>Curette</w:t>
      </w:r>
      <w:r w:rsidR="6288E070" w:rsidRPr="0076797F">
        <w:rPr>
          <w:rStyle w:val="Hyperlink"/>
          <w:color w:val="auto"/>
          <w:u w:val="none"/>
        </w:rPr>
        <w:t xml:space="preserve"> and </w:t>
      </w:r>
      <w:r w:rsidR="00451FB7" w:rsidRPr="0076797F">
        <w:rPr>
          <w:rStyle w:val="Hyperlink"/>
          <w:color w:val="auto"/>
          <w:u w:val="none"/>
        </w:rPr>
        <w:t>Kerrison</w:t>
      </w:r>
      <w:r w:rsidR="001743BD" w:rsidRPr="0076797F">
        <w:rPr>
          <w:rStyle w:val="Hyperlink"/>
          <w:color w:val="auto"/>
          <w:u w:val="none"/>
        </w:rPr>
        <w:t xml:space="preserve"> </w:t>
      </w:r>
      <w:r w:rsidR="0014526C" w:rsidRPr="0076797F">
        <w:rPr>
          <w:rStyle w:val="Hyperlink"/>
          <w:color w:val="auto"/>
          <w:u w:val="none"/>
        </w:rPr>
        <w:t xml:space="preserve">bone </w:t>
      </w:r>
      <w:r w:rsidR="6288E070" w:rsidRPr="0076797F">
        <w:rPr>
          <w:rStyle w:val="Hyperlink"/>
          <w:color w:val="auto"/>
          <w:u w:val="none"/>
        </w:rPr>
        <w:t xml:space="preserve">punch to remove the </w:t>
      </w:r>
      <w:r w:rsidR="6288E070" w:rsidRPr="00B425BB">
        <w:rPr>
          <w:rStyle w:val="Hyperlink"/>
          <w:i/>
          <w:color w:val="auto"/>
          <w:u w:val="none"/>
        </w:rPr>
        <w:t>ligamentum flavum</w:t>
      </w:r>
      <w:r w:rsidR="6288E070" w:rsidRPr="0076797F">
        <w:rPr>
          <w:rStyle w:val="Hyperlink"/>
          <w:color w:val="auto"/>
          <w:u w:val="none"/>
        </w:rPr>
        <w:t xml:space="preserve"> to reveal the dura mater</w:t>
      </w:r>
      <w:r w:rsidR="00BD2E64" w:rsidRPr="0076797F">
        <w:rPr>
          <w:rStyle w:val="Hyperlink"/>
          <w:color w:val="auto"/>
          <w:u w:val="none"/>
        </w:rPr>
        <w:t xml:space="preserve"> underneath.</w:t>
      </w:r>
    </w:p>
    <w:p w14:paraId="06623063" w14:textId="77777777" w:rsidR="003E4639" w:rsidRPr="0076797F" w:rsidRDefault="003E4639" w:rsidP="00B425BB">
      <w:pPr>
        <w:widowControl/>
        <w:contextualSpacing/>
        <w:rPr>
          <w:rStyle w:val="Hyperlink"/>
          <w:color w:val="auto"/>
          <w:u w:val="none"/>
        </w:rPr>
      </w:pPr>
    </w:p>
    <w:p w14:paraId="51DDF4CA" w14:textId="63FA56B5" w:rsidR="00686891" w:rsidRPr="0076797F" w:rsidRDefault="003253B5" w:rsidP="00B425BB">
      <w:pPr>
        <w:widowControl/>
        <w:rPr>
          <w:rStyle w:val="Hyperlink"/>
          <w:color w:val="auto"/>
          <w:u w:val="none"/>
        </w:rPr>
      </w:pPr>
      <w:r w:rsidRPr="0076797F">
        <w:rPr>
          <w:rStyle w:val="Hyperlink"/>
          <w:color w:val="auto"/>
          <w:u w:val="none"/>
        </w:rPr>
        <w:t>3.</w:t>
      </w:r>
      <w:r w:rsidR="005E6E6F" w:rsidRPr="0076797F">
        <w:rPr>
          <w:rStyle w:val="Hyperlink"/>
          <w:color w:val="auto"/>
          <w:u w:val="none"/>
        </w:rPr>
        <w:t>5</w:t>
      </w:r>
      <w:r w:rsidR="00C52DE4" w:rsidRPr="0076797F">
        <w:rPr>
          <w:rStyle w:val="Hyperlink"/>
          <w:color w:val="auto"/>
          <w:u w:val="none"/>
        </w:rPr>
        <w:t xml:space="preserve">. </w:t>
      </w:r>
      <w:r w:rsidR="6288E070" w:rsidRPr="0076797F">
        <w:rPr>
          <w:rStyle w:val="Hyperlink"/>
          <w:color w:val="auto"/>
          <w:u w:val="none"/>
        </w:rPr>
        <w:t xml:space="preserve">Use </w:t>
      </w:r>
      <w:r w:rsidR="00186C54">
        <w:rPr>
          <w:rStyle w:val="Hyperlink"/>
          <w:color w:val="auto"/>
          <w:u w:val="none"/>
        </w:rPr>
        <w:t xml:space="preserve">a </w:t>
      </w:r>
      <w:r w:rsidR="6288E070" w:rsidRPr="0076797F">
        <w:rPr>
          <w:rStyle w:val="Hyperlink"/>
          <w:color w:val="auto"/>
          <w:u w:val="none"/>
        </w:rPr>
        <w:t xml:space="preserve">bipolar and </w:t>
      </w:r>
      <w:r w:rsidR="0014526C" w:rsidRPr="0076797F">
        <w:rPr>
          <w:rStyle w:val="Hyperlink"/>
          <w:color w:val="auto"/>
          <w:u w:val="none"/>
        </w:rPr>
        <w:t>hemostatic matrix</w:t>
      </w:r>
      <w:r w:rsidR="6288E070" w:rsidRPr="0076797F">
        <w:rPr>
          <w:rStyle w:val="Hyperlink"/>
          <w:color w:val="auto"/>
          <w:u w:val="none"/>
        </w:rPr>
        <w:t xml:space="preserve"> to achieve hemostasis. </w:t>
      </w:r>
    </w:p>
    <w:p w14:paraId="514B796D" w14:textId="77777777" w:rsidR="00686891" w:rsidRPr="0076797F" w:rsidRDefault="00686891" w:rsidP="00B425BB">
      <w:pPr>
        <w:widowControl/>
        <w:rPr>
          <w:rStyle w:val="Hyperlink"/>
          <w:color w:val="auto"/>
          <w:u w:val="none"/>
        </w:rPr>
      </w:pPr>
    </w:p>
    <w:p w14:paraId="4A49E30A" w14:textId="2DB44D88" w:rsidR="00BD2E64" w:rsidRPr="0076797F" w:rsidRDefault="00686891" w:rsidP="00B425BB">
      <w:pPr>
        <w:widowControl/>
        <w:rPr>
          <w:rStyle w:val="Hyperlink"/>
          <w:color w:val="auto"/>
          <w:u w:val="none"/>
        </w:rPr>
      </w:pPr>
      <w:r w:rsidRPr="0076797F">
        <w:rPr>
          <w:rStyle w:val="Hyperlink"/>
          <w:color w:val="auto"/>
          <w:u w:val="none"/>
        </w:rPr>
        <w:t xml:space="preserve">Note: </w:t>
      </w:r>
      <w:r w:rsidR="6288E070" w:rsidRPr="0076797F">
        <w:rPr>
          <w:rStyle w:val="Hyperlink"/>
          <w:color w:val="auto"/>
          <w:u w:val="none"/>
        </w:rPr>
        <w:t xml:space="preserve">The success of </w:t>
      </w:r>
      <w:r w:rsidR="00A56A19">
        <w:rPr>
          <w:rStyle w:val="Hyperlink"/>
          <w:color w:val="auto"/>
          <w:u w:val="none"/>
        </w:rPr>
        <w:t>a</w:t>
      </w:r>
      <w:r w:rsidR="6288E070" w:rsidRPr="0076797F">
        <w:rPr>
          <w:rStyle w:val="Hyperlink"/>
          <w:color w:val="auto"/>
          <w:u w:val="none"/>
        </w:rPr>
        <w:t xml:space="preserve"> good ultrasound image reli</w:t>
      </w:r>
      <w:r w:rsidR="00BD2E64" w:rsidRPr="0076797F">
        <w:rPr>
          <w:rStyle w:val="Hyperlink"/>
          <w:color w:val="auto"/>
          <w:u w:val="none"/>
        </w:rPr>
        <w:t>es on a clean surgical field.</w:t>
      </w:r>
    </w:p>
    <w:p w14:paraId="6346827A" w14:textId="77777777" w:rsidR="002E7883" w:rsidRPr="0076797F" w:rsidRDefault="002E7883" w:rsidP="00B425BB">
      <w:pPr>
        <w:widowControl/>
        <w:contextualSpacing/>
        <w:rPr>
          <w:rStyle w:val="Hyperlink"/>
          <w:color w:val="auto"/>
          <w:u w:val="none"/>
        </w:rPr>
      </w:pPr>
    </w:p>
    <w:p w14:paraId="0B2FF7B3" w14:textId="2BE8DAE7" w:rsidR="00746830" w:rsidRPr="0076797F" w:rsidRDefault="06BC42AE" w:rsidP="00B425BB">
      <w:pPr>
        <w:widowControl/>
        <w:contextualSpacing/>
        <w:rPr>
          <w:rStyle w:val="Hyperlink"/>
          <w:b/>
          <w:bCs/>
          <w:color w:val="auto"/>
          <w:u w:val="none"/>
        </w:rPr>
      </w:pPr>
      <w:r w:rsidRPr="0076797F">
        <w:rPr>
          <w:rStyle w:val="Hyperlink"/>
          <w:b/>
          <w:bCs/>
          <w:color w:val="auto"/>
          <w:u w:val="none"/>
        </w:rPr>
        <w:t>4. Intraoperative Ultrasound</w:t>
      </w:r>
    </w:p>
    <w:p w14:paraId="1F22906F" w14:textId="77777777" w:rsidR="003E4639" w:rsidRPr="0076797F" w:rsidRDefault="003E4639" w:rsidP="00B425BB">
      <w:pPr>
        <w:widowControl/>
        <w:contextualSpacing/>
        <w:rPr>
          <w:rStyle w:val="Hyperlink"/>
          <w:b/>
          <w:bCs/>
          <w:color w:val="auto"/>
          <w:u w:val="none"/>
        </w:rPr>
      </w:pPr>
    </w:p>
    <w:p w14:paraId="5BD31D76" w14:textId="11CAEB5E" w:rsidR="003E4639" w:rsidRPr="0076797F" w:rsidRDefault="002E7883" w:rsidP="00B425BB">
      <w:pPr>
        <w:widowControl/>
        <w:contextualSpacing/>
        <w:rPr>
          <w:color w:val="auto"/>
        </w:rPr>
      </w:pPr>
      <w:r w:rsidRPr="0076797F">
        <w:rPr>
          <w:color w:val="auto"/>
        </w:rPr>
        <w:t>4</w:t>
      </w:r>
      <w:r w:rsidR="009A5945" w:rsidRPr="0076797F">
        <w:rPr>
          <w:color w:val="auto"/>
        </w:rPr>
        <w:t>.1</w:t>
      </w:r>
      <w:r w:rsidR="00C52DE4" w:rsidRPr="0076797F">
        <w:rPr>
          <w:color w:val="auto"/>
        </w:rPr>
        <w:t xml:space="preserve">. </w:t>
      </w:r>
      <w:r w:rsidR="0061058D" w:rsidRPr="0076797F">
        <w:rPr>
          <w:color w:val="auto"/>
        </w:rPr>
        <w:t>Use a</w:t>
      </w:r>
      <w:r w:rsidR="00BE789C" w:rsidRPr="0076797F">
        <w:rPr>
          <w:color w:val="auto"/>
        </w:rPr>
        <w:t xml:space="preserve"> </w:t>
      </w:r>
      <w:r w:rsidR="00A56803" w:rsidRPr="0076797F">
        <w:rPr>
          <w:color w:val="auto"/>
        </w:rPr>
        <w:t xml:space="preserve">mobile ultrasound machine and </w:t>
      </w:r>
      <w:r w:rsidR="00BE789C" w:rsidRPr="0076797F">
        <w:rPr>
          <w:color w:val="auto"/>
        </w:rPr>
        <w:t xml:space="preserve">a </w:t>
      </w:r>
      <w:r w:rsidR="00A56803" w:rsidRPr="0076797F">
        <w:rPr>
          <w:color w:val="auto"/>
        </w:rPr>
        <w:t xml:space="preserve">transducer probe </w:t>
      </w:r>
      <w:r w:rsidR="0061058D" w:rsidRPr="0076797F">
        <w:rPr>
          <w:color w:val="auto"/>
        </w:rPr>
        <w:t xml:space="preserve">with a 20 mm diameter. </w:t>
      </w:r>
    </w:p>
    <w:p w14:paraId="30B42986" w14:textId="77777777" w:rsidR="00D63583" w:rsidRPr="0076797F" w:rsidRDefault="00D63583" w:rsidP="00B425BB">
      <w:pPr>
        <w:widowControl/>
        <w:contextualSpacing/>
        <w:rPr>
          <w:color w:val="auto"/>
        </w:rPr>
      </w:pPr>
    </w:p>
    <w:p w14:paraId="39561BA6" w14:textId="790F2807" w:rsidR="009A5945" w:rsidRPr="0076797F" w:rsidRDefault="06BC42AE" w:rsidP="00B425BB">
      <w:pPr>
        <w:widowControl/>
        <w:contextualSpacing/>
        <w:rPr>
          <w:color w:val="auto"/>
        </w:rPr>
      </w:pPr>
      <w:r w:rsidRPr="0076797F">
        <w:rPr>
          <w:bCs/>
          <w:color w:val="auto"/>
        </w:rPr>
        <w:lastRenderedPageBreak/>
        <w:t xml:space="preserve">Note: </w:t>
      </w:r>
      <w:r w:rsidR="00D63583" w:rsidRPr="0076797F">
        <w:rPr>
          <w:color w:val="auto"/>
        </w:rPr>
        <w:t xml:space="preserve">The probe should have a 10 </w:t>
      </w:r>
      <w:r w:rsidR="00186C54">
        <w:rPr>
          <w:color w:val="auto"/>
        </w:rPr>
        <w:t>-</w:t>
      </w:r>
      <w:r w:rsidR="00D63583" w:rsidRPr="0076797F">
        <w:rPr>
          <w:color w:val="auto"/>
        </w:rPr>
        <w:t xml:space="preserve"> 4.4 MHz frequency range. </w:t>
      </w:r>
      <w:r w:rsidR="00BE789C" w:rsidRPr="0076797F">
        <w:rPr>
          <w:color w:val="auto"/>
        </w:rPr>
        <w:t>A</w:t>
      </w:r>
      <w:r w:rsidRPr="0076797F">
        <w:rPr>
          <w:color w:val="auto"/>
        </w:rPr>
        <w:t xml:space="preserve">ny comparable device </w:t>
      </w:r>
      <w:r w:rsidR="00BE789C" w:rsidRPr="0076797F">
        <w:rPr>
          <w:color w:val="auto"/>
        </w:rPr>
        <w:t xml:space="preserve">with </w:t>
      </w:r>
      <w:r w:rsidR="00186C54">
        <w:rPr>
          <w:color w:val="auto"/>
        </w:rPr>
        <w:t xml:space="preserve">a </w:t>
      </w:r>
      <w:r w:rsidR="00BE789C" w:rsidRPr="0076797F">
        <w:rPr>
          <w:color w:val="auto"/>
        </w:rPr>
        <w:t xml:space="preserve">similar probe diameter and frequency range </w:t>
      </w:r>
      <w:r w:rsidRPr="0076797F">
        <w:rPr>
          <w:color w:val="auto"/>
        </w:rPr>
        <w:t>should suffice.</w:t>
      </w:r>
    </w:p>
    <w:p w14:paraId="32663BE3" w14:textId="77777777" w:rsidR="003E4639" w:rsidRPr="0076797F" w:rsidRDefault="003E4639" w:rsidP="00B425BB">
      <w:pPr>
        <w:widowControl/>
        <w:contextualSpacing/>
        <w:rPr>
          <w:color w:val="auto"/>
        </w:rPr>
      </w:pPr>
    </w:p>
    <w:p w14:paraId="1112186B" w14:textId="48BB1A0D" w:rsidR="00D63583" w:rsidRPr="0076797F" w:rsidRDefault="002E7883" w:rsidP="00B425BB">
      <w:pPr>
        <w:widowControl/>
        <w:contextualSpacing/>
        <w:rPr>
          <w:color w:val="auto"/>
        </w:rPr>
      </w:pPr>
      <w:r w:rsidRPr="0076797F">
        <w:rPr>
          <w:color w:val="auto"/>
        </w:rPr>
        <w:t>4</w:t>
      </w:r>
      <w:r w:rsidR="0047003C" w:rsidRPr="0076797F">
        <w:rPr>
          <w:color w:val="auto"/>
        </w:rPr>
        <w:t>.2</w:t>
      </w:r>
      <w:r w:rsidR="00C52DE4" w:rsidRPr="0076797F">
        <w:rPr>
          <w:color w:val="auto"/>
        </w:rPr>
        <w:t xml:space="preserve">. </w:t>
      </w:r>
      <w:r w:rsidR="00A1349F" w:rsidRPr="0076797F">
        <w:rPr>
          <w:color w:val="auto"/>
        </w:rPr>
        <w:t xml:space="preserve">After </w:t>
      </w:r>
      <w:r w:rsidR="00186C54">
        <w:rPr>
          <w:color w:val="auto"/>
        </w:rPr>
        <w:t xml:space="preserve">the </w:t>
      </w:r>
      <w:r w:rsidR="00681F3C" w:rsidRPr="0076797F">
        <w:rPr>
          <w:color w:val="auto"/>
        </w:rPr>
        <w:t xml:space="preserve">bony removal and </w:t>
      </w:r>
      <w:r w:rsidR="00A1349F" w:rsidRPr="0076797F">
        <w:rPr>
          <w:color w:val="auto"/>
        </w:rPr>
        <w:t xml:space="preserve">dura exposure, fill </w:t>
      </w:r>
      <w:r w:rsidR="00D63583" w:rsidRPr="0076797F">
        <w:rPr>
          <w:color w:val="auto"/>
        </w:rPr>
        <w:t xml:space="preserve">the </w:t>
      </w:r>
      <w:r w:rsidR="00A1349F" w:rsidRPr="0076797F">
        <w:rPr>
          <w:color w:val="auto"/>
        </w:rPr>
        <w:t xml:space="preserve">surgical field with </w:t>
      </w:r>
      <w:r w:rsidR="00603F1C" w:rsidRPr="0076797F">
        <w:rPr>
          <w:color w:val="auto"/>
        </w:rPr>
        <w:t xml:space="preserve">sufficient </w:t>
      </w:r>
      <w:r w:rsidR="00A1349F" w:rsidRPr="0076797F">
        <w:rPr>
          <w:color w:val="auto"/>
        </w:rPr>
        <w:t>saline solution</w:t>
      </w:r>
      <w:r w:rsidR="00603F1C" w:rsidRPr="0076797F">
        <w:rPr>
          <w:color w:val="auto"/>
        </w:rPr>
        <w:t xml:space="preserve"> such that the ultrasound transducer probe can be submerged. </w:t>
      </w:r>
    </w:p>
    <w:p w14:paraId="3162356B" w14:textId="77777777" w:rsidR="00D63583" w:rsidRPr="0076797F" w:rsidRDefault="00D63583" w:rsidP="00B425BB">
      <w:pPr>
        <w:widowControl/>
        <w:contextualSpacing/>
        <w:rPr>
          <w:color w:val="auto"/>
        </w:rPr>
      </w:pPr>
    </w:p>
    <w:p w14:paraId="3448FF9E" w14:textId="43B5C2E4" w:rsidR="0047003C" w:rsidRPr="0076797F" w:rsidRDefault="00D63583" w:rsidP="00B425BB">
      <w:pPr>
        <w:widowControl/>
        <w:contextualSpacing/>
        <w:rPr>
          <w:color w:val="auto"/>
        </w:rPr>
      </w:pPr>
      <w:r w:rsidRPr="0076797F">
        <w:rPr>
          <w:color w:val="auto"/>
        </w:rPr>
        <w:t xml:space="preserve">Note: </w:t>
      </w:r>
      <w:r w:rsidR="004704E4" w:rsidRPr="0076797F">
        <w:rPr>
          <w:color w:val="auto"/>
        </w:rPr>
        <w:t>Generally, a range of 100</w:t>
      </w:r>
      <w:r w:rsidR="00186C54">
        <w:rPr>
          <w:color w:val="auto"/>
        </w:rPr>
        <w:t xml:space="preserve"> </w:t>
      </w:r>
      <w:r w:rsidR="004704E4" w:rsidRPr="0076797F">
        <w:rPr>
          <w:color w:val="auto"/>
        </w:rPr>
        <w:t>-</w:t>
      </w:r>
      <w:r w:rsidR="00186C54">
        <w:rPr>
          <w:color w:val="auto"/>
        </w:rPr>
        <w:t xml:space="preserve"> </w:t>
      </w:r>
      <w:r w:rsidR="004704E4" w:rsidRPr="0076797F">
        <w:rPr>
          <w:color w:val="auto"/>
        </w:rPr>
        <w:t xml:space="preserve">500 mL of saline solution is needed. </w:t>
      </w:r>
      <w:r w:rsidR="00603F1C" w:rsidRPr="0076797F">
        <w:rPr>
          <w:color w:val="auto"/>
        </w:rPr>
        <w:t xml:space="preserve">The saline solution </w:t>
      </w:r>
      <w:r w:rsidR="00A1349F" w:rsidRPr="0076797F">
        <w:rPr>
          <w:color w:val="auto"/>
        </w:rPr>
        <w:t>allow</w:t>
      </w:r>
      <w:r w:rsidR="00603F1C" w:rsidRPr="0076797F">
        <w:rPr>
          <w:color w:val="auto"/>
        </w:rPr>
        <w:t>s for</w:t>
      </w:r>
      <w:r w:rsidR="00A1349F" w:rsidRPr="0076797F">
        <w:rPr>
          <w:color w:val="auto"/>
        </w:rPr>
        <w:t xml:space="preserve"> acoustic coupling.</w:t>
      </w:r>
    </w:p>
    <w:p w14:paraId="35CE5AEA" w14:textId="77777777" w:rsidR="003E4639" w:rsidRPr="0076797F" w:rsidRDefault="003E4639" w:rsidP="00B425BB">
      <w:pPr>
        <w:widowControl/>
        <w:contextualSpacing/>
        <w:rPr>
          <w:color w:val="auto"/>
        </w:rPr>
      </w:pPr>
    </w:p>
    <w:p w14:paraId="68553873" w14:textId="2A36DA7A" w:rsidR="002E7883" w:rsidRPr="0076797F" w:rsidRDefault="002E7883" w:rsidP="00B425BB">
      <w:pPr>
        <w:widowControl/>
        <w:contextualSpacing/>
        <w:rPr>
          <w:color w:val="auto"/>
        </w:rPr>
      </w:pPr>
      <w:r w:rsidRPr="0076797F">
        <w:rPr>
          <w:color w:val="auto"/>
        </w:rPr>
        <w:t>4</w:t>
      </w:r>
      <w:r w:rsidR="00A1349F" w:rsidRPr="0076797F">
        <w:rPr>
          <w:color w:val="auto"/>
        </w:rPr>
        <w:t>.3</w:t>
      </w:r>
      <w:r w:rsidR="00C52DE4" w:rsidRPr="0076797F">
        <w:rPr>
          <w:color w:val="auto"/>
        </w:rPr>
        <w:t xml:space="preserve">. </w:t>
      </w:r>
      <w:r w:rsidR="00AA443A" w:rsidRPr="0076797F">
        <w:rPr>
          <w:color w:val="auto"/>
        </w:rPr>
        <w:t>Turn on the ultrasound machine and place the</w:t>
      </w:r>
      <w:r w:rsidR="00A1349F" w:rsidRPr="0076797F">
        <w:rPr>
          <w:color w:val="auto"/>
        </w:rPr>
        <w:t xml:space="preserve"> ultrasound probe within the saline bath </w:t>
      </w:r>
      <w:r w:rsidR="00FE215E" w:rsidRPr="0076797F">
        <w:rPr>
          <w:color w:val="auto"/>
        </w:rPr>
        <w:t>at the level of interest</w:t>
      </w:r>
      <w:r w:rsidR="005E6E6F" w:rsidRPr="0076797F">
        <w:rPr>
          <w:color w:val="auto"/>
        </w:rPr>
        <w:t xml:space="preserve"> to begin acquiring images.</w:t>
      </w:r>
    </w:p>
    <w:p w14:paraId="0A44E90E" w14:textId="77777777" w:rsidR="003E4639" w:rsidRPr="0076797F" w:rsidRDefault="003E4639" w:rsidP="00B425BB">
      <w:pPr>
        <w:widowControl/>
        <w:contextualSpacing/>
        <w:rPr>
          <w:color w:val="auto"/>
        </w:rPr>
      </w:pPr>
    </w:p>
    <w:p w14:paraId="77B4DF84" w14:textId="06CF4DDC" w:rsidR="00872A50" w:rsidRPr="0076797F" w:rsidRDefault="06BC42AE" w:rsidP="00B425BB">
      <w:pPr>
        <w:widowControl/>
        <w:contextualSpacing/>
        <w:rPr>
          <w:color w:val="auto"/>
        </w:rPr>
      </w:pPr>
      <w:r w:rsidRPr="0076797F">
        <w:rPr>
          <w:bCs/>
          <w:color w:val="auto"/>
        </w:rPr>
        <w:t xml:space="preserve">Note: </w:t>
      </w:r>
      <w:r w:rsidRPr="0076797F">
        <w:rPr>
          <w:color w:val="auto"/>
        </w:rPr>
        <w:t>It is not necessary to place the probe directly touching the dura or spinal cord.</w:t>
      </w:r>
      <w:r w:rsidR="00C52DE4" w:rsidRPr="0076797F">
        <w:rPr>
          <w:color w:val="auto"/>
        </w:rPr>
        <w:t xml:space="preserve"> </w:t>
      </w:r>
      <w:r w:rsidR="00872A50" w:rsidRPr="0076797F">
        <w:rPr>
          <w:color w:val="auto"/>
        </w:rPr>
        <w:t xml:space="preserve">Images are acquired on the ultrasound screen in real-time and can be </w:t>
      </w:r>
      <w:r w:rsidR="00442FDC" w:rsidRPr="0076797F">
        <w:rPr>
          <w:color w:val="auto"/>
        </w:rPr>
        <w:t>interpreted immediately by the surgeon.</w:t>
      </w:r>
      <w:r w:rsidR="00176C3F" w:rsidRPr="0076797F">
        <w:rPr>
          <w:color w:val="auto"/>
        </w:rPr>
        <w:t xml:space="preserve"> Images on the screen can be captured at any time by pressing the </w:t>
      </w:r>
      <w:r w:rsidR="00186C54" w:rsidRPr="00B425BB">
        <w:rPr>
          <w:b/>
          <w:color w:val="auto"/>
        </w:rPr>
        <w:t>F</w:t>
      </w:r>
      <w:r w:rsidR="00176C3F" w:rsidRPr="00B425BB">
        <w:rPr>
          <w:b/>
          <w:color w:val="auto"/>
        </w:rPr>
        <w:t>reeze</w:t>
      </w:r>
      <w:r w:rsidR="00176C3F" w:rsidRPr="0076797F">
        <w:rPr>
          <w:color w:val="auto"/>
        </w:rPr>
        <w:t xml:space="preserve"> button and can be saved by pressing the </w:t>
      </w:r>
      <w:r w:rsidR="00186C54" w:rsidRPr="00B425BB">
        <w:rPr>
          <w:b/>
          <w:color w:val="auto"/>
        </w:rPr>
        <w:t>S</w:t>
      </w:r>
      <w:r w:rsidR="00176C3F" w:rsidRPr="00B425BB">
        <w:rPr>
          <w:b/>
          <w:color w:val="auto"/>
        </w:rPr>
        <w:t>ave</w:t>
      </w:r>
      <w:r w:rsidR="00176C3F" w:rsidRPr="0076797F">
        <w:rPr>
          <w:color w:val="auto"/>
        </w:rPr>
        <w:t xml:space="preserve"> button.</w:t>
      </w:r>
    </w:p>
    <w:p w14:paraId="0E8163EE" w14:textId="77777777" w:rsidR="003E4639" w:rsidRPr="0076797F" w:rsidRDefault="003E4639" w:rsidP="00B425BB">
      <w:pPr>
        <w:widowControl/>
        <w:contextualSpacing/>
        <w:rPr>
          <w:color w:val="auto"/>
        </w:rPr>
      </w:pPr>
    </w:p>
    <w:p w14:paraId="3CC5F6EA" w14:textId="59EAB076" w:rsidR="2EAB5D47" w:rsidRPr="0076797F" w:rsidRDefault="003253B5" w:rsidP="00B425BB">
      <w:pPr>
        <w:widowControl/>
        <w:rPr>
          <w:color w:val="auto"/>
        </w:rPr>
      </w:pPr>
      <w:r w:rsidRPr="0076797F">
        <w:rPr>
          <w:color w:val="auto"/>
        </w:rPr>
        <w:t>4.</w:t>
      </w:r>
      <w:r w:rsidR="00314DF5" w:rsidRPr="0076797F">
        <w:rPr>
          <w:color w:val="auto"/>
        </w:rPr>
        <w:t>4</w:t>
      </w:r>
      <w:r w:rsidR="00C52DE4" w:rsidRPr="0076797F">
        <w:rPr>
          <w:color w:val="auto"/>
        </w:rPr>
        <w:t xml:space="preserve">. </w:t>
      </w:r>
      <w:r w:rsidR="00D63583" w:rsidRPr="0076797F">
        <w:rPr>
          <w:color w:val="auto"/>
        </w:rPr>
        <w:t>Acquire r</w:t>
      </w:r>
      <w:r w:rsidR="2EAB5D47" w:rsidRPr="0076797F">
        <w:rPr>
          <w:color w:val="auto"/>
        </w:rPr>
        <w:t>eal</w:t>
      </w:r>
      <w:r w:rsidR="00186C54">
        <w:rPr>
          <w:color w:val="auto"/>
        </w:rPr>
        <w:t>-</w:t>
      </w:r>
      <w:r w:rsidR="2EAB5D47" w:rsidRPr="0076797F">
        <w:rPr>
          <w:color w:val="auto"/>
        </w:rPr>
        <w:t xml:space="preserve">time images in </w:t>
      </w:r>
      <w:r w:rsidR="00664831" w:rsidRPr="0076797F">
        <w:rPr>
          <w:color w:val="auto"/>
        </w:rPr>
        <w:t xml:space="preserve">the </w:t>
      </w:r>
      <w:r w:rsidR="2EAB5D47" w:rsidRPr="0076797F">
        <w:rPr>
          <w:color w:val="auto"/>
        </w:rPr>
        <w:t>longitudinal plane by placing the ultrasound probe in line with the direction of the spinal canal to visualize the spinal cor</w:t>
      </w:r>
      <w:r w:rsidR="001743BD" w:rsidRPr="0076797F">
        <w:rPr>
          <w:color w:val="auto"/>
        </w:rPr>
        <w:t xml:space="preserve">d and the lesion </w:t>
      </w:r>
      <w:proofErr w:type="gramStart"/>
      <w:r w:rsidR="001743BD" w:rsidRPr="0076797F">
        <w:rPr>
          <w:color w:val="auto"/>
        </w:rPr>
        <w:t>similar to</w:t>
      </w:r>
      <w:proofErr w:type="gramEnd"/>
      <w:r w:rsidR="001743BD" w:rsidRPr="0076797F">
        <w:rPr>
          <w:color w:val="auto"/>
        </w:rPr>
        <w:t xml:space="preserve"> the </w:t>
      </w:r>
      <w:r w:rsidR="2EAB5D47" w:rsidRPr="0076797F">
        <w:rPr>
          <w:color w:val="auto"/>
        </w:rPr>
        <w:t xml:space="preserve">sagittal images from the MRI. </w:t>
      </w:r>
    </w:p>
    <w:p w14:paraId="22770F36" w14:textId="77777777" w:rsidR="003E4639" w:rsidRPr="0076797F" w:rsidRDefault="003E4639" w:rsidP="00B425BB">
      <w:pPr>
        <w:widowControl/>
        <w:rPr>
          <w:color w:val="auto"/>
        </w:rPr>
      </w:pPr>
    </w:p>
    <w:p w14:paraId="054BFD00" w14:textId="1B8079E8" w:rsidR="2EAB5D47" w:rsidRPr="0076797F" w:rsidRDefault="003253B5" w:rsidP="00B425BB">
      <w:pPr>
        <w:widowControl/>
        <w:rPr>
          <w:color w:val="auto"/>
        </w:rPr>
      </w:pPr>
      <w:r w:rsidRPr="0076797F">
        <w:rPr>
          <w:color w:val="auto"/>
        </w:rPr>
        <w:t>4.</w:t>
      </w:r>
      <w:r w:rsidR="00314DF5" w:rsidRPr="0076797F">
        <w:rPr>
          <w:color w:val="auto"/>
        </w:rPr>
        <w:t>5</w:t>
      </w:r>
      <w:r w:rsidR="00C52DE4" w:rsidRPr="0076797F">
        <w:rPr>
          <w:color w:val="auto"/>
        </w:rPr>
        <w:t xml:space="preserve">. </w:t>
      </w:r>
      <w:r w:rsidR="00D63583" w:rsidRPr="0076797F">
        <w:rPr>
          <w:color w:val="auto"/>
        </w:rPr>
        <w:t>Acquire r</w:t>
      </w:r>
      <w:r w:rsidR="2EAB5D47" w:rsidRPr="0076797F">
        <w:rPr>
          <w:color w:val="auto"/>
        </w:rPr>
        <w:t>eal</w:t>
      </w:r>
      <w:r w:rsidR="00186C54">
        <w:rPr>
          <w:color w:val="auto"/>
        </w:rPr>
        <w:t>-</w:t>
      </w:r>
      <w:r w:rsidR="2EAB5D47" w:rsidRPr="0076797F">
        <w:rPr>
          <w:color w:val="auto"/>
        </w:rPr>
        <w:t xml:space="preserve">time images in </w:t>
      </w:r>
      <w:r w:rsidR="00664831" w:rsidRPr="0076797F">
        <w:rPr>
          <w:color w:val="auto"/>
        </w:rPr>
        <w:t xml:space="preserve">the </w:t>
      </w:r>
      <w:r w:rsidR="2EAB5D47" w:rsidRPr="0076797F">
        <w:rPr>
          <w:color w:val="auto"/>
        </w:rPr>
        <w:t xml:space="preserve">transverse plane by placing the ultrasound probe perpendicular to the spinal canal to visualize the spinal cord and the lesion </w:t>
      </w:r>
      <w:r w:rsidR="00451FB7" w:rsidRPr="0076797F">
        <w:rPr>
          <w:color w:val="auto"/>
        </w:rPr>
        <w:t>like</w:t>
      </w:r>
      <w:r w:rsidR="2EAB5D47" w:rsidRPr="0076797F">
        <w:rPr>
          <w:color w:val="auto"/>
        </w:rPr>
        <w:t xml:space="preserve"> the axial images from the MRI.</w:t>
      </w:r>
      <w:r w:rsidR="005E2D62" w:rsidRPr="0076797F">
        <w:rPr>
          <w:color w:val="auto"/>
        </w:rPr>
        <w:t xml:space="preserve"> </w:t>
      </w:r>
    </w:p>
    <w:p w14:paraId="332B00FC" w14:textId="77777777" w:rsidR="003E4639" w:rsidRPr="0076797F" w:rsidRDefault="003E4639" w:rsidP="00B425BB">
      <w:pPr>
        <w:widowControl/>
        <w:rPr>
          <w:color w:val="auto"/>
        </w:rPr>
      </w:pPr>
    </w:p>
    <w:p w14:paraId="4E0A7D2A" w14:textId="051EF08B" w:rsidR="00561FDA" w:rsidRPr="0076797F" w:rsidRDefault="004138B0" w:rsidP="00B425BB">
      <w:pPr>
        <w:widowControl/>
        <w:contextualSpacing/>
        <w:rPr>
          <w:color w:val="auto"/>
        </w:rPr>
      </w:pPr>
      <w:r w:rsidRPr="0076797F">
        <w:rPr>
          <w:color w:val="auto"/>
        </w:rPr>
        <w:t>4.</w:t>
      </w:r>
      <w:r w:rsidR="00314DF5" w:rsidRPr="0076797F">
        <w:rPr>
          <w:color w:val="auto"/>
        </w:rPr>
        <w:t>6</w:t>
      </w:r>
      <w:r w:rsidR="00C52DE4" w:rsidRPr="0076797F">
        <w:rPr>
          <w:color w:val="auto"/>
        </w:rPr>
        <w:t xml:space="preserve">. </w:t>
      </w:r>
      <w:r w:rsidR="00561FDA" w:rsidRPr="0076797F">
        <w:rPr>
          <w:color w:val="auto"/>
        </w:rPr>
        <w:t>Acquire real-time images to v</w:t>
      </w:r>
      <w:r w:rsidRPr="0076797F">
        <w:rPr>
          <w:color w:val="auto"/>
        </w:rPr>
        <w:t xml:space="preserve">erify </w:t>
      </w:r>
      <w:r w:rsidR="00186C54">
        <w:rPr>
          <w:color w:val="auto"/>
        </w:rPr>
        <w:t xml:space="preserve">the </w:t>
      </w:r>
      <w:r w:rsidRPr="0076797F">
        <w:rPr>
          <w:color w:val="auto"/>
        </w:rPr>
        <w:t xml:space="preserve">location of lesions that cannot be directly visualized, </w:t>
      </w:r>
      <w:r w:rsidR="00AF0BD8" w:rsidRPr="0076797F">
        <w:rPr>
          <w:color w:val="auto"/>
        </w:rPr>
        <w:t xml:space="preserve">to </w:t>
      </w:r>
      <w:r w:rsidR="00332A34" w:rsidRPr="0076797F">
        <w:rPr>
          <w:color w:val="auto"/>
        </w:rPr>
        <w:t>correlate</w:t>
      </w:r>
      <w:r w:rsidR="000B7676" w:rsidRPr="0076797F">
        <w:rPr>
          <w:color w:val="auto"/>
        </w:rPr>
        <w:t xml:space="preserve"> with </w:t>
      </w:r>
      <w:r w:rsidR="00186C54">
        <w:rPr>
          <w:color w:val="auto"/>
        </w:rPr>
        <w:t xml:space="preserve">the </w:t>
      </w:r>
      <w:r w:rsidR="000B7676" w:rsidRPr="0076797F">
        <w:rPr>
          <w:color w:val="auto"/>
        </w:rPr>
        <w:t>pr</w:t>
      </w:r>
      <w:r w:rsidR="00561FDA" w:rsidRPr="0076797F">
        <w:rPr>
          <w:color w:val="auto"/>
        </w:rPr>
        <w:t>eoperative CT or MRI images,</w:t>
      </w:r>
      <w:r w:rsidR="000B7676" w:rsidRPr="0076797F">
        <w:rPr>
          <w:color w:val="auto"/>
        </w:rPr>
        <w:t xml:space="preserve"> to guide </w:t>
      </w:r>
      <w:r w:rsidR="00B425BB">
        <w:rPr>
          <w:color w:val="auto"/>
        </w:rPr>
        <w:t xml:space="preserve">the </w:t>
      </w:r>
      <w:r w:rsidR="00561FDA" w:rsidRPr="0076797F">
        <w:rPr>
          <w:color w:val="auto"/>
        </w:rPr>
        <w:t xml:space="preserve">surgical tool placement, and/or </w:t>
      </w:r>
      <w:r w:rsidR="00AF0BD8" w:rsidRPr="0076797F">
        <w:rPr>
          <w:color w:val="auto"/>
        </w:rPr>
        <w:t xml:space="preserve">to </w:t>
      </w:r>
      <w:r w:rsidR="00561FDA" w:rsidRPr="0076797F">
        <w:rPr>
          <w:color w:val="auto"/>
        </w:rPr>
        <w:t xml:space="preserve">confirm </w:t>
      </w:r>
      <w:r w:rsidR="00186C54">
        <w:rPr>
          <w:color w:val="auto"/>
        </w:rPr>
        <w:t xml:space="preserve">the </w:t>
      </w:r>
      <w:r w:rsidR="00561FDA" w:rsidRPr="0076797F">
        <w:rPr>
          <w:color w:val="auto"/>
        </w:rPr>
        <w:t xml:space="preserve">resolution of </w:t>
      </w:r>
      <w:r w:rsidR="00186C54">
        <w:rPr>
          <w:color w:val="auto"/>
        </w:rPr>
        <w:t xml:space="preserve">the </w:t>
      </w:r>
      <w:r w:rsidR="00561FDA" w:rsidRPr="0076797F">
        <w:rPr>
          <w:color w:val="auto"/>
        </w:rPr>
        <w:t xml:space="preserve">pathology. </w:t>
      </w:r>
    </w:p>
    <w:p w14:paraId="1463CA26" w14:textId="77777777" w:rsidR="003E4639" w:rsidRPr="0076797F" w:rsidRDefault="003E4639" w:rsidP="00B425BB">
      <w:pPr>
        <w:widowControl/>
        <w:contextualSpacing/>
        <w:rPr>
          <w:color w:val="auto"/>
        </w:rPr>
      </w:pPr>
    </w:p>
    <w:p w14:paraId="48621F65" w14:textId="26703F6E" w:rsidR="006E6E74" w:rsidRPr="0076797F" w:rsidRDefault="005E6E6F" w:rsidP="00B425BB">
      <w:pPr>
        <w:widowControl/>
        <w:contextualSpacing/>
        <w:rPr>
          <w:color w:val="auto"/>
        </w:rPr>
      </w:pPr>
      <w:r w:rsidRPr="0076797F">
        <w:rPr>
          <w:color w:val="auto"/>
        </w:rPr>
        <w:t xml:space="preserve">Note: </w:t>
      </w:r>
      <w:r w:rsidR="6288E070" w:rsidRPr="0076797F">
        <w:rPr>
          <w:color w:val="auto"/>
        </w:rPr>
        <w:t xml:space="preserve">When needed, a small piece of </w:t>
      </w:r>
      <w:r w:rsidR="0014526C" w:rsidRPr="0076797F">
        <w:rPr>
          <w:color w:val="auto"/>
        </w:rPr>
        <w:t>sterile compressed sponge</w:t>
      </w:r>
      <w:r w:rsidR="009E5F38" w:rsidRPr="0076797F">
        <w:rPr>
          <w:color w:val="auto"/>
        </w:rPr>
        <w:t xml:space="preserve"> approximately 0.5 cm x 0.5</w:t>
      </w:r>
      <w:r w:rsidR="00D63583" w:rsidRPr="0076797F">
        <w:rPr>
          <w:color w:val="auto"/>
        </w:rPr>
        <w:t xml:space="preserve"> </w:t>
      </w:r>
      <w:r w:rsidR="009E5F38" w:rsidRPr="0076797F">
        <w:rPr>
          <w:color w:val="auto"/>
        </w:rPr>
        <w:t>cm</w:t>
      </w:r>
      <w:r w:rsidR="0014526C" w:rsidRPr="0076797F">
        <w:rPr>
          <w:color w:val="auto"/>
        </w:rPr>
        <w:t xml:space="preserve"> </w:t>
      </w:r>
      <w:r w:rsidR="6288E070" w:rsidRPr="0076797F">
        <w:rPr>
          <w:color w:val="auto"/>
        </w:rPr>
        <w:t xml:space="preserve">can be used as a hyperechoic surgical marker to be placed in the surgical field and </w:t>
      </w:r>
      <w:r w:rsidR="00186C54">
        <w:rPr>
          <w:color w:val="auto"/>
        </w:rPr>
        <w:t xml:space="preserve">can </w:t>
      </w:r>
      <w:r w:rsidR="6288E070" w:rsidRPr="0076797F">
        <w:rPr>
          <w:color w:val="auto"/>
        </w:rPr>
        <w:t xml:space="preserve">help correlate the surgical location with the image location. This helps to locate the lesion during the surgery </w:t>
      </w:r>
      <w:proofErr w:type="gramStart"/>
      <w:r w:rsidR="6288E070" w:rsidRPr="0076797F">
        <w:rPr>
          <w:color w:val="auto"/>
        </w:rPr>
        <w:t>and also</w:t>
      </w:r>
      <w:proofErr w:type="gramEnd"/>
      <w:r w:rsidR="6288E070" w:rsidRPr="0076797F">
        <w:rPr>
          <w:color w:val="auto"/>
        </w:rPr>
        <w:t xml:space="preserve"> helps to ide</w:t>
      </w:r>
      <w:r w:rsidR="003253B5" w:rsidRPr="0076797F">
        <w:rPr>
          <w:color w:val="auto"/>
        </w:rPr>
        <w:t>ntify the margin of the tumor.</w:t>
      </w:r>
    </w:p>
    <w:p w14:paraId="3562DDB6" w14:textId="77777777" w:rsidR="00584E9F" w:rsidRPr="0076797F" w:rsidRDefault="00584E9F" w:rsidP="00B425BB">
      <w:pPr>
        <w:pStyle w:val="NormalWeb"/>
        <w:widowControl/>
        <w:spacing w:before="0" w:beforeAutospacing="0" w:after="0" w:afterAutospacing="0"/>
        <w:contextualSpacing/>
        <w:rPr>
          <w:b/>
        </w:rPr>
      </w:pPr>
      <w:bookmarkStart w:id="0" w:name="_GoBack"/>
      <w:bookmarkEnd w:id="0"/>
    </w:p>
    <w:p w14:paraId="70317542" w14:textId="41614BAC" w:rsidR="00DE220C" w:rsidRPr="0076797F" w:rsidRDefault="06BC42AE" w:rsidP="00B425BB">
      <w:pPr>
        <w:pStyle w:val="NormalWeb"/>
        <w:widowControl/>
        <w:spacing w:before="0" w:beforeAutospacing="0" w:after="0" w:afterAutospacing="0"/>
        <w:contextualSpacing/>
        <w:rPr>
          <w:b/>
          <w:bCs/>
        </w:rPr>
      </w:pPr>
      <w:r w:rsidRPr="0076797F">
        <w:rPr>
          <w:b/>
          <w:bCs/>
        </w:rPr>
        <w:t>REPRESENTATIVE RESULTS:</w:t>
      </w:r>
    </w:p>
    <w:p w14:paraId="443B4DAD" w14:textId="5CCC0074" w:rsidR="00834B92" w:rsidRDefault="00314DF5" w:rsidP="00B425BB">
      <w:pPr>
        <w:widowControl/>
        <w:contextualSpacing/>
        <w:rPr>
          <w:color w:val="auto"/>
        </w:rPr>
      </w:pPr>
      <w:r w:rsidRPr="0076797F">
        <w:rPr>
          <w:color w:val="auto"/>
        </w:rPr>
        <w:t>On normal spine ultrasound imaging, the dura is an echogenic layer that surrounds the anechoic spinal fluid. The spinal cord is distinguished by its homogen</w:t>
      </w:r>
      <w:r w:rsidR="00081B22">
        <w:rPr>
          <w:color w:val="auto"/>
        </w:rPr>
        <w:t>e</w:t>
      </w:r>
      <w:r w:rsidRPr="0076797F">
        <w:rPr>
          <w:color w:val="auto"/>
        </w:rPr>
        <w:t xml:space="preserve">ous appearance and low echogenicity which is surrounded by an echogenic rim. This echogenic rim is due to the density shift from </w:t>
      </w:r>
      <w:r w:rsidR="00D63583" w:rsidRPr="0076797F">
        <w:rPr>
          <w:color w:val="auto"/>
        </w:rPr>
        <w:t xml:space="preserve">the </w:t>
      </w:r>
      <w:r w:rsidRPr="0076797F">
        <w:rPr>
          <w:color w:val="auto"/>
        </w:rPr>
        <w:t xml:space="preserve">spinal fluid to </w:t>
      </w:r>
      <w:r w:rsidR="00834B92">
        <w:rPr>
          <w:color w:val="auto"/>
        </w:rPr>
        <w:t xml:space="preserve">the </w:t>
      </w:r>
      <w:r w:rsidRPr="0076797F">
        <w:rPr>
          <w:color w:val="auto"/>
        </w:rPr>
        <w:t xml:space="preserve">spinal cord. The central canal appears as a bright central echo, while </w:t>
      </w:r>
      <w:r w:rsidR="00834B92">
        <w:rPr>
          <w:color w:val="auto"/>
        </w:rPr>
        <w:t xml:space="preserve">the </w:t>
      </w:r>
      <w:r w:rsidRPr="0076797F">
        <w:rPr>
          <w:color w:val="auto"/>
        </w:rPr>
        <w:t>exiting nerve roots appear highly echogenic, particularly at the cauda equina</w:t>
      </w:r>
      <w:r w:rsidRPr="0076797F">
        <w:rPr>
          <w:color w:val="auto"/>
        </w:rPr>
        <w:fldChar w:fldCharType="begin"/>
      </w:r>
      <w:r w:rsidR="00024A99" w:rsidRPr="0076797F">
        <w:rPr>
          <w:color w:val="auto"/>
        </w:rPr>
        <w:instrText xml:space="preserve"> ADDIN ZOTERO_ITEM CSL_CITATION {"citationID":"a267aai8bpt","properties":{"formattedCitation":"\\super 16\\nosupersub{}","plainCitation":"16","noteIndex":0},"citationItems":[{"id":36,"uris":["http://zotero.org/users/4682340/items/4AFIMKNK"],"uri":["http://zotero.org/users/4682340/items/4AFIMKNK"],"itemData":{"id":36,"type":"article-journal","title":"Intraoperative sonography for neurosurgery","container-title":"Journal of Ultrasound in Medicine: Official Journal of the American Institute of Ultrasound in Medicine","page":"1671-1682","volume":"24","issue":"12","source":"PubMed","abstract":"OBJECTIVE: The purpose of this study was to review the technical aspects and the clinical applications of intraoperative sonography of the central nervous system (CNS) as well as the characteristic appearances of brain and spine diseases.\nMETHODS: A pictorial review of cases is presented on the basis of the performance and interpretation of intraoperative sonography of the CNS from January 1998 to December 2004 at a single academic institution.\nRESULTS: This technique is most commonly used for the localization and characterization of intracranial and spinal masses. Indications for intraoperative sonography of the CNS are biopsy guidance, tumor resection, and drainage or removal of inflammatory masses. It provides important additional information to the surgeon at the time of the operation and contributes to intraoperative decision making and surgical planning. This article reviews the advantages and limitations of intraoperative sonography of the CNS and highlights the typical appearance of CNS diseases.\nCONCLUSIONS: Intraoperative sonography of the CNS is an interactive technique and helps the neurosurgeon in decision making and surgical planning.","ISSN":"0278-4297","note":"PMID: 16301724","journalAbbreviation":"J Ultrasound Med","language":"eng","author":[{"family":"Sosna","given":"Jacob"},{"family":"Barth","given":"Mara M."},{"family":"Kruskal","given":"Jonathan B."},{"family":"Kane","given":"Robert A."}],"issued":{"date-parts":[["2005",12]]}}}],"schema":"https://github.com/citation-style-language/schema/raw/master/csl-citation.json"} </w:instrText>
      </w:r>
      <w:r w:rsidRPr="0076797F">
        <w:rPr>
          <w:color w:val="auto"/>
        </w:rPr>
        <w:fldChar w:fldCharType="separate"/>
      </w:r>
      <w:r w:rsidR="00024A99" w:rsidRPr="0076797F">
        <w:rPr>
          <w:vertAlign w:val="superscript"/>
        </w:rPr>
        <w:t>16</w:t>
      </w:r>
      <w:r w:rsidRPr="0076797F">
        <w:rPr>
          <w:color w:val="auto"/>
        </w:rPr>
        <w:fldChar w:fldCharType="end"/>
      </w:r>
      <w:r w:rsidRPr="0076797F">
        <w:rPr>
          <w:color w:val="auto"/>
        </w:rPr>
        <w:t xml:space="preserve">. </w:t>
      </w:r>
    </w:p>
    <w:p w14:paraId="09D81A8A" w14:textId="77777777" w:rsidR="00834B92" w:rsidRDefault="00834B92" w:rsidP="00B425BB">
      <w:pPr>
        <w:widowControl/>
        <w:contextualSpacing/>
        <w:rPr>
          <w:color w:val="auto"/>
        </w:rPr>
      </w:pPr>
    </w:p>
    <w:p w14:paraId="539CB137" w14:textId="325ACF26" w:rsidR="00A71810" w:rsidRPr="0076797F" w:rsidRDefault="00A56A19" w:rsidP="00B425BB">
      <w:pPr>
        <w:widowControl/>
        <w:contextualSpacing/>
        <w:rPr>
          <w:color w:val="auto"/>
        </w:rPr>
      </w:pPr>
      <w:r>
        <w:rPr>
          <w:color w:val="auto"/>
        </w:rPr>
        <w:t>An i</w:t>
      </w:r>
      <w:r w:rsidR="0045518A" w:rsidRPr="0076797F">
        <w:rPr>
          <w:color w:val="auto"/>
        </w:rPr>
        <w:t xml:space="preserve">ntraoperative ultrasound can play an advantageous role in </w:t>
      </w:r>
      <w:r w:rsidR="00D63583" w:rsidRPr="0076797F">
        <w:rPr>
          <w:color w:val="auto"/>
        </w:rPr>
        <w:t xml:space="preserve">the </w:t>
      </w:r>
      <w:r w:rsidR="0045518A" w:rsidRPr="0076797F">
        <w:rPr>
          <w:color w:val="auto"/>
        </w:rPr>
        <w:t>in</w:t>
      </w:r>
      <w:r w:rsidR="00817391" w:rsidRPr="0076797F">
        <w:rPr>
          <w:color w:val="auto"/>
        </w:rPr>
        <w:t xml:space="preserve">tradural mass lesion resection. </w:t>
      </w:r>
      <w:r w:rsidR="005F6B12" w:rsidRPr="0076797F">
        <w:rPr>
          <w:color w:val="auto"/>
        </w:rPr>
        <w:t xml:space="preserve">In a standard case, preoperative CT or MRI approximates the location of an intradural mass with respect to </w:t>
      </w:r>
      <w:r w:rsidR="00834B92">
        <w:rPr>
          <w:color w:val="auto"/>
        </w:rPr>
        <w:t xml:space="preserve">its </w:t>
      </w:r>
      <w:r w:rsidR="005F6B12" w:rsidRPr="0076797F">
        <w:rPr>
          <w:color w:val="auto"/>
        </w:rPr>
        <w:t>known adjacent structures. With this approximation, a d</w:t>
      </w:r>
      <w:r w:rsidR="00A97791" w:rsidRPr="0076797F">
        <w:rPr>
          <w:color w:val="auto"/>
        </w:rPr>
        <w:t xml:space="preserve">urotomy is </w:t>
      </w:r>
      <w:r w:rsidR="00A97791" w:rsidRPr="0076797F">
        <w:rPr>
          <w:color w:val="auto"/>
        </w:rPr>
        <w:lastRenderedPageBreak/>
        <w:t xml:space="preserve">made, usually with </w:t>
      </w:r>
      <w:r w:rsidR="0013592C" w:rsidRPr="0076797F">
        <w:rPr>
          <w:color w:val="auto"/>
        </w:rPr>
        <w:t xml:space="preserve">the </w:t>
      </w:r>
      <w:r w:rsidR="00A97791" w:rsidRPr="0076797F">
        <w:rPr>
          <w:color w:val="auto"/>
        </w:rPr>
        <w:t xml:space="preserve">extension of the durotomy in either direction for </w:t>
      </w:r>
      <w:r w:rsidR="00834B92">
        <w:rPr>
          <w:color w:val="auto"/>
        </w:rPr>
        <w:t xml:space="preserve">a </w:t>
      </w:r>
      <w:r w:rsidR="00A97791" w:rsidRPr="0076797F">
        <w:rPr>
          <w:color w:val="auto"/>
        </w:rPr>
        <w:t>sufficient exposure of the lesion.</w:t>
      </w:r>
      <w:r w:rsidR="00E16322" w:rsidRPr="0076797F">
        <w:rPr>
          <w:color w:val="auto"/>
        </w:rPr>
        <w:t xml:space="preserve"> </w:t>
      </w:r>
      <w:r w:rsidR="00592A1B" w:rsidRPr="0076797F">
        <w:rPr>
          <w:color w:val="auto"/>
        </w:rPr>
        <w:t>In cases of cauda equina tumors, the lesion can rostrally migrate with r</w:t>
      </w:r>
      <w:r w:rsidR="00437971" w:rsidRPr="0076797F">
        <w:rPr>
          <w:color w:val="auto"/>
        </w:rPr>
        <w:t>espect to preo</w:t>
      </w:r>
      <w:r w:rsidR="00A62E35" w:rsidRPr="0076797F">
        <w:rPr>
          <w:color w:val="auto"/>
        </w:rPr>
        <w:t>perative imaging</w:t>
      </w:r>
      <w:r w:rsidR="000C1773" w:rsidRPr="0076797F">
        <w:fldChar w:fldCharType="begin"/>
      </w:r>
      <w:r w:rsidR="00024A99" w:rsidRPr="0076797F">
        <w:rPr>
          <w:color w:val="auto"/>
        </w:rPr>
        <w:instrText xml:space="preserve"> ADDIN ZOTERO_ITEM CSL_CITATION {"citationID":"a2de0b1kkva","properties":{"formattedCitation":"\\super 20\\nosupersub{}","plainCitation":"20","noteIndex":0},"citationItems":[{"id":42,"uris":["http://zotero.org/users/4682340/items/NP38LRWB"],"uri":["http://zotero.org/users/4682340/items/NP38LRWB"],"itemData":{"id":42,"type":"article-journal","title":"Utility of intraoperative ultrasound for tumors of the cauda equina","container-title":"Spine","page":"288-290; discussion 291","volume":"28","issue":"3","source":"PubMed","abstract":"STUDY DESIGN: A retrospective chart review of patients with tumors of the cauda equina was performed.\nOBJECTIVES: To assess the role of intraoperative ultrasound for detecting tumor migration and modifying the approach to cauda equina tumors.\nSUMMARY OF BACKGROUND DATA: Rostral migration of cauda equina tumors relative to preoperative imaging is well described. The utility of intraoperative ultrasound to identify tumor migration and to modify the surgical approach was analyzed.\nMETHODS: The medical records of nine consecutive patients undergoing biopsy or resection of a cauda equina tumor diagnosed by magnetic resonance imaging at the authors' institution from January 1994 through December 2000 were reviewed. Four patients with tumors of the cauda equina underwent transdural sonography of the intraspinal compartment after initial laminectomy and before durotomy.\nRESULTS: In three patients, the findings on intraoperative ultrasound showed rostral migration of the lesion with respect to the preoperative magnetic resonance imaging, necessitating additional laminectomy and modifying the site of durotomy. One tumor had migrated rostrally one full bony vertebral segment, whereas two tumors each had migrated one half of a bony vertebral segment. Pathology examination in the three patients whose lesions had migrated rostrally demonstrated a schwannoma in every case. In one patient, intraoperative ultrasound showed no lesion migration with respect to the preoperative magnetic resonance imaging, and no modifications to the surgical approach were needed. Pathology examination of this patient demonstrated an ependymoma.\nCONCLUSIONS: Intraoperative ultrasound was useful in documenting rostral migration of cauda equina tumors, and facilitated appropriate laminectomy and durotomy. The technique may be particularly valuable for schwannomas of the cauda equina, which seem to have a greater potential for rostral migration.","DOI":"10.1097/01.BRS.0000042271.75392.E4","ISSN":"1528-1159","note":"PMID: 12567033","journalAbbreviation":"Spine","language":"eng","author":[{"family":"Friedman","given":"Jonathan A."},{"family":"Wetjen","given":"Nicholas M."},{"family":"Atkinson","given":"John L. D."}],"issued":{"date-parts":[["2003",2,1]]}}}],"schema":"https://github.com/citation-style-language/schema/raw/master/csl-citation.json"} </w:instrText>
      </w:r>
      <w:r w:rsidR="000C1773" w:rsidRPr="0076797F">
        <w:rPr>
          <w:color w:val="auto"/>
        </w:rPr>
        <w:fldChar w:fldCharType="separate"/>
      </w:r>
      <w:r w:rsidR="00024A99" w:rsidRPr="0076797F">
        <w:rPr>
          <w:vertAlign w:val="superscript"/>
        </w:rPr>
        <w:t>20</w:t>
      </w:r>
      <w:r w:rsidR="000C1773" w:rsidRPr="0076797F">
        <w:fldChar w:fldCharType="end"/>
      </w:r>
      <w:r w:rsidR="00437971" w:rsidRPr="0076797F">
        <w:rPr>
          <w:color w:val="auto"/>
        </w:rPr>
        <w:t xml:space="preserve">. </w:t>
      </w:r>
      <w:r w:rsidR="00A2223D" w:rsidRPr="0076797F">
        <w:rPr>
          <w:color w:val="auto"/>
        </w:rPr>
        <w:t>With intraoperative ultrasound</w:t>
      </w:r>
      <w:r>
        <w:rPr>
          <w:color w:val="auto"/>
        </w:rPr>
        <w:t>s</w:t>
      </w:r>
      <w:r w:rsidR="00A2223D" w:rsidRPr="0076797F">
        <w:rPr>
          <w:color w:val="auto"/>
        </w:rPr>
        <w:t xml:space="preserve">, the lesion </w:t>
      </w:r>
      <w:r w:rsidR="008A3BE0" w:rsidRPr="0076797F">
        <w:rPr>
          <w:color w:val="auto"/>
        </w:rPr>
        <w:t xml:space="preserve">can be readily visualized prior to </w:t>
      </w:r>
      <w:r w:rsidR="00834B92">
        <w:rPr>
          <w:color w:val="auto"/>
        </w:rPr>
        <w:t xml:space="preserve">the </w:t>
      </w:r>
      <w:proofErr w:type="spellStart"/>
      <w:r w:rsidR="008A3BE0" w:rsidRPr="0076797F">
        <w:rPr>
          <w:color w:val="auto"/>
        </w:rPr>
        <w:t>dural</w:t>
      </w:r>
      <w:proofErr w:type="spellEnd"/>
      <w:r w:rsidR="008A3BE0" w:rsidRPr="0076797F">
        <w:rPr>
          <w:color w:val="auto"/>
        </w:rPr>
        <w:t xml:space="preserve"> opening</w:t>
      </w:r>
      <w:r w:rsidR="00834B92">
        <w:rPr>
          <w:color w:val="auto"/>
        </w:rPr>
        <w:t>,</w:t>
      </w:r>
      <w:r w:rsidR="008A3BE0" w:rsidRPr="0076797F">
        <w:rPr>
          <w:color w:val="auto"/>
        </w:rPr>
        <w:t xml:space="preserve"> and </w:t>
      </w:r>
      <w:r w:rsidR="00834B92">
        <w:rPr>
          <w:color w:val="auto"/>
        </w:rPr>
        <w:t xml:space="preserve">the </w:t>
      </w:r>
      <w:r w:rsidR="008A3BE0" w:rsidRPr="0076797F">
        <w:rPr>
          <w:color w:val="auto"/>
        </w:rPr>
        <w:t xml:space="preserve">durotomy can be made more </w:t>
      </w:r>
      <w:r w:rsidR="00041044" w:rsidRPr="0076797F">
        <w:rPr>
          <w:color w:val="auto"/>
        </w:rPr>
        <w:t xml:space="preserve">appropriately </w:t>
      </w:r>
      <w:r w:rsidR="00A75271" w:rsidRPr="0076797F">
        <w:rPr>
          <w:color w:val="auto"/>
        </w:rPr>
        <w:t xml:space="preserve">and accurately to the exact </w:t>
      </w:r>
      <w:r w:rsidR="002046FA" w:rsidRPr="0076797F">
        <w:rPr>
          <w:color w:val="auto"/>
        </w:rPr>
        <w:t>location of the mass</w:t>
      </w:r>
      <w:r w:rsidR="000C1773" w:rsidRPr="0076797F">
        <w:fldChar w:fldCharType="begin"/>
      </w:r>
      <w:r w:rsidR="00024A99" w:rsidRPr="0076797F">
        <w:rPr>
          <w:color w:val="auto"/>
        </w:rPr>
        <w:instrText xml:space="preserve"> ADDIN ZOTERO_ITEM CSL_CITATION {"citationID":"a92rg56u5e","properties":{"formattedCitation":"\\super 20, 21\\nosupersub{}","plainCitation":"20, 21","noteIndex":0},"citationItems":[{"id":42,"uris":["http://zotero.org/users/4682340/items/NP38LRWB"],"uri":["http://zotero.org/users/4682340/items/NP38LRWB"],"itemData":{"id":42,"type":"article-journal","title":"Utility of intraoperative ultrasound for tumors of the cauda equina","container-title":"Spine","page":"288-290; discussion 291","volume":"28","issue":"3","source":"PubMed","abstract":"STUDY DESIGN: A retrospective chart review of patients with tumors of the cauda equina was performed.\nOBJECTIVES: To assess the role of intraoperative ultrasound for detecting tumor migration and modifying the approach to cauda equina tumors.\nSUMMARY OF BACKGROUND DATA: Rostral migration of cauda equina tumors relative to preoperative imaging is well described. The utility of intraoperative ultrasound to identify tumor migration and to modify the surgical approach was analyzed.\nMETHODS: The medical records of nine consecutive patients undergoing biopsy or resection of a cauda equina tumor diagnosed by magnetic resonance imaging at the authors' institution from January 1994 through December 2000 were reviewed. Four patients with tumors of the cauda equina underwent transdural sonography of the intraspinal compartment after initial laminectomy and before durotomy.\nRESULTS: In three patients, the findings on intraoperative ultrasound showed rostral migration of the lesion with respect to the preoperative magnetic resonance imaging, necessitating additional laminectomy and modifying the site of durotomy. One tumor had migrated rostrally one full bony vertebral segment, whereas two tumors each had migrated one half of a bony vertebral segment. Pathology examination in the three patients whose lesions had migrated rostrally demonstrated a schwannoma in every case. In one patient, intraoperative ultrasound showed no lesion migration with respect to the preoperative magnetic resonance imaging, and no modifications to the surgical approach were needed. Pathology examination of this patient demonstrated an ependymoma.\nCONCLUSIONS: Intraoperative ultrasound was useful in documenting rostral migration of cauda equina tumors, and facilitated appropriate laminectomy and durotomy. The technique may be particularly valuable for schwannomas of the cauda equina, which seem to have a greater potential for rostral migration.","DOI":"10.1097/01.BRS.0000042271.75392.E4","ISSN":"1528-1159","note":"PMID: 12567033","journalAbbreviation":"Spine","language":"eng","author":[{"family":"Friedman","given":"Jonathan A."},{"family":"Wetjen","given":"Nicholas M."},{"family":"Atkinson","given":"John L. D."}],"issued":{"date-parts":[["2003",2,1]]}}},{"id":44,"uris":["http://zotero.org/users/4682340/items/EVUX9YQ6"],"uri":["http://zotero.org/users/4682340/items/EVUX9YQ6"],"itemData":{"id":44,"type":"article-journal","title":"Intraoperative ultrasound assistance in treatment of intradural spinal tumours","container-title":"Clinical Neurology and Neurosurgery","page":"531-537","volume":"113","issue":"7","source":"PubMed","abstract":"OBJECTIVE: Currently, the standard practice to treat intradural spinal tumours involves microsurgical resection of the lesions. It is essential to be able to locate the lesion precisely to reduce the risk of neurological morbidity. The purpose of this study was to evaluate intraoperative ultrasonography (IOUS) in visualizing intradural spinal tumours, and assess its potential to improve surgical precision and minimize surgical trauma.\nMETHODS: Between January 2006 and July 2007, 30 patients with suspected intradural spinal tumours underwent surgery with the aid of IOUS. There were 13 patients with intramedullary tumours (ependymoma=2, astrocytoma=5, hemangioblastoma=2 and metastasis=4); and 14 patients with extramedullary tumours (meningioma=6, neurinoma=6, filum terminale ependymoma=1 and lipoma=1). In 3 patients histopathology did not reveal any neoplasm despite an MRI suggesting tumour. Their sonographic features are analyzed and the advantages of IOUS are discussed.\nRESULTS: The shape and expansion of intradural tumours could be visualized on IOUS. The sonographic visualization allowed adapting the approach to an appropriate location and size before dura opening. Certain sonographic features can be used for a differential diagnosis of different intradural tumours. In addition, IOUS can inform neurosurgeons about the location of the neoplastic tissue, its relation to the spinal cord and the size of residual tumour following excision.\nCONCLUSIONS: IOUS is a sensitive intraoperative tool. When appropriately applied to assist surgical procedures, it offers additional intraoperative information that helps to improve surgical precision and therefore might reduce the procedure related morbidity.","DOI":"10.1016/j.clineuro.2011.03.006","ISSN":"1872-6968","note":"PMID: 21507563","journalAbbreviation":"Clin Neurol Neurosurg","language":"eng","author":[{"family":"Zhou","given":"Hongyu"},{"family":"Miller","given":"Dorothea"},{"family":"Schulte","given":"Dirk Michael"},{"family":"Benes","given":"Ludwig"},{"family":"Bozinov","given":"Oliver"},{"family":"Sure","given":"Ulrich"},{"family":"Bertalanffy","given":"Helmut"}],"issued":{"date-parts":[["2011",9]]}}}],"schema":"https://github.com/citation-style-language/schema/raw/master/csl-citation.json"} </w:instrText>
      </w:r>
      <w:r w:rsidR="000C1773" w:rsidRPr="0076797F">
        <w:rPr>
          <w:color w:val="auto"/>
        </w:rPr>
        <w:fldChar w:fldCharType="separate"/>
      </w:r>
      <w:r w:rsidR="00024A99" w:rsidRPr="0076797F">
        <w:rPr>
          <w:vertAlign w:val="superscript"/>
        </w:rPr>
        <w:t>20,21</w:t>
      </w:r>
      <w:r w:rsidR="000C1773" w:rsidRPr="0076797F">
        <w:fldChar w:fldCharType="end"/>
      </w:r>
      <w:r w:rsidR="00041044" w:rsidRPr="0076797F">
        <w:rPr>
          <w:color w:val="auto"/>
        </w:rPr>
        <w:t>.</w:t>
      </w:r>
      <w:r w:rsidR="00E21AD8" w:rsidRPr="0076797F">
        <w:rPr>
          <w:color w:val="auto"/>
        </w:rPr>
        <w:t xml:space="preserve"> Furthermore, with intramedullary lesions where there is a need for dissection through </w:t>
      </w:r>
      <w:r w:rsidR="00A474C3" w:rsidRPr="0076797F">
        <w:rPr>
          <w:color w:val="auto"/>
        </w:rPr>
        <w:t>the spinal cord</w:t>
      </w:r>
      <w:r w:rsidR="005E2D62" w:rsidRPr="0076797F">
        <w:rPr>
          <w:color w:val="auto"/>
        </w:rPr>
        <w:t xml:space="preserve"> </w:t>
      </w:r>
      <w:r w:rsidR="00721F8C" w:rsidRPr="0076797F">
        <w:rPr>
          <w:color w:val="auto"/>
        </w:rPr>
        <w:t xml:space="preserve">to reach tumors, </w:t>
      </w:r>
      <w:r w:rsidR="00834B92">
        <w:rPr>
          <w:color w:val="auto"/>
        </w:rPr>
        <w:t xml:space="preserve">the </w:t>
      </w:r>
      <w:r w:rsidR="00721F8C" w:rsidRPr="0076797F">
        <w:rPr>
          <w:color w:val="auto"/>
        </w:rPr>
        <w:t>risk of neural damage and subsequent neurological deficit</w:t>
      </w:r>
      <w:r w:rsidR="00834B92">
        <w:rPr>
          <w:color w:val="auto"/>
        </w:rPr>
        <w:t>s</w:t>
      </w:r>
      <w:r w:rsidR="00721F8C" w:rsidRPr="0076797F">
        <w:rPr>
          <w:color w:val="auto"/>
        </w:rPr>
        <w:t xml:space="preserve"> can be reduced with the use of </w:t>
      </w:r>
      <w:r>
        <w:rPr>
          <w:color w:val="auto"/>
        </w:rPr>
        <w:t xml:space="preserve">an </w:t>
      </w:r>
      <w:r w:rsidR="00721F8C" w:rsidRPr="0076797F">
        <w:rPr>
          <w:color w:val="auto"/>
        </w:rPr>
        <w:t xml:space="preserve">intraoperative ultrasound </w:t>
      </w:r>
      <w:r w:rsidR="00184FCE" w:rsidRPr="0076797F">
        <w:rPr>
          <w:color w:val="auto"/>
        </w:rPr>
        <w:t>to guide the surgeon</w:t>
      </w:r>
      <w:r w:rsidR="000C1773" w:rsidRPr="0076797F">
        <w:fldChar w:fldCharType="begin"/>
      </w:r>
      <w:r w:rsidR="00024A99" w:rsidRPr="0076797F">
        <w:rPr>
          <w:color w:val="auto"/>
        </w:rPr>
        <w:instrText xml:space="preserve"> ADDIN ZOTERO_ITEM CSL_CITATION {"citationID":"a1kb66478qs","properties":{"formattedCitation":"\\super 22\\nosupersub{}","plainCitation":"22","noteIndex":0},"citationItems":[{"id":46,"uris":["http://zotero.org/users/4682340/items/HKFLKTEK"],"uri":["http://zotero.org/users/4682340/items/HKFLKTEK"],"itemData":{"id":46,"type":"article-journal","title":"Primary intramedullary tumors of the spinal cord","container-title":"Spine","page":"S69-77","volume":"34","issue":"22 Suppl","source":"PubMed","abstract":"STUDY DESIGN: Clinically based systematic review.\nOBJECTIVE: To define optimal clinical care for primary intramedullary spinal cord tumors using a systematic review with expert opinion.\nMETHODS: Focused questions on the treatment of primary intramedullary spinal cord tumors were refined by a panel of spine oncology surgeons, medical and radiation oncologist. Keyword were searched through Medline database and pertinent abstracts and manuscripts obtained. The quality of literature was rated as high, moderate, low, or very low. Using the GRADE evidence based review system the proposed questions were answered using the literature review and expert opinion. These treatment recommendations were then rated as either strong or weak based on the quality of evidence and clinical expertise.\nRESULTS: The literature searches revealed low and very low quality evidence with no prospective or randomized studies. The MEDLINE search engine returned 9000 articles which was restricted to articles about human subjects and written in the English language. The subsequent search resulted in a return of: \"spinal cord tumor\" (5053), \"ependymoma\" (580), \"astrocytoma\" (420), and \"glioma\" (235) articles. Seventeen articles referenced timing of surgical intervention and symptomatology for intramedullary spinal cord tumors. One hundred fifty-eight chemotherapy and 183 radiation therapy articles for intramedullary spinal cord tumors were reviewed.\nCONCLUSION: The most important factor in determining the IMSCT patient's long-term neurologic and functional outcome after surgery is the patient's preoperative neurologic status. However, this must be taken in the context of the underlying tumor histology. Therefore, resection is reserved for progressive neurologic decline and serial monitoring for asymptomatic individuals. Adjuvant therapy is an option for high grade astrocytomas (WHO grades 3-4).","DOI":"10.1097/BRS.0b013e3181b95c6f","ISSN":"1528-1159","note":"PMID: 19829279","journalAbbreviation":"Spine","language":"eng","author":[{"family":"Harrop","given":"James S."},{"family":"Ganju","given":"Aruna"},{"family":"Groff","given":"Michael"},{"family":"Bilsky","given":"Mark"}],"issued":{"date-parts":[["2009",10,15]]}}}],"schema":"https://github.com/citation-style-language/schema/raw/master/csl-citation.json"} </w:instrText>
      </w:r>
      <w:r w:rsidR="000C1773" w:rsidRPr="0076797F">
        <w:rPr>
          <w:color w:val="auto"/>
        </w:rPr>
        <w:fldChar w:fldCharType="separate"/>
      </w:r>
      <w:r w:rsidR="00024A99" w:rsidRPr="0076797F">
        <w:rPr>
          <w:vertAlign w:val="superscript"/>
        </w:rPr>
        <w:t>22</w:t>
      </w:r>
      <w:r w:rsidR="000C1773" w:rsidRPr="0076797F">
        <w:fldChar w:fldCharType="end"/>
      </w:r>
      <w:r w:rsidR="00721F8C" w:rsidRPr="0076797F">
        <w:rPr>
          <w:color w:val="auto"/>
        </w:rPr>
        <w:t xml:space="preserve">. </w:t>
      </w:r>
      <w:r w:rsidR="0079244A" w:rsidRPr="0076797F">
        <w:rPr>
          <w:color w:val="auto"/>
        </w:rPr>
        <w:t xml:space="preserve">Additionally, </w:t>
      </w:r>
      <w:r w:rsidR="00364E8C" w:rsidRPr="0076797F">
        <w:rPr>
          <w:color w:val="auto"/>
        </w:rPr>
        <w:t xml:space="preserve">a sterile compressed sponge </w:t>
      </w:r>
      <w:r w:rsidR="0079244A" w:rsidRPr="0076797F">
        <w:rPr>
          <w:color w:val="auto"/>
        </w:rPr>
        <w:t xml:space="preserve">is easily identified on ultrasound a hyperechoic material without acoustic wave attenuation and can be utilized as a surgical marker to </w:t>
      </w:r>
      <w:r w:rsidR="00402602" w:rsidRPr="0076797F">
        <w:rPr>
          <w:color w:val="auto"/>
        </w:rPr>
        <w:t xml:space="preserve">distinguish tissue planes </w:t>
      </w:r>
      <w:r w:rsidR="00821F2D" w:rsidRPr="0076797F">
        <w:rPr>
          <w:color w:val="auto"/>
        </w:rPr>
        <w:t>and limits for dissection</w:t>
      </w:r>
      <w:r w:rsidR="000C1773" w:rsidRPr="0076797F">
        <w:fldChar w:fldCharType="begin"/>
      </w:r>
      <w:r w:rsidR="00024A99" w:rsidRPr="0076797F">
        <w:rPr>
          <w:color w:val="auto"/>
        </w:rPr>
        <w:instrText xml:space="preserve"> ADDIN ZOTERO_ITEM CSL_CITATION {"citationID":"a6dmn3levi","properties":{"formattedCitation":"\\super 15, 23\\nosupersub{}","plainCitation":"15, 23","noteIndex":0},"citationItems":[{"id":22,"uris":["http://zotero.org/users/4682340/items/B9GLHKUZ"],"uri":["http://zotero.org/users/4682340/items/B9GLHKUZ"],"itemData":{"id":22,"type":"article-journal","title":"Normal intraoperative spinal sonography","container-title":"AJR. American journal of roentgenology","page":"1301-1305","volume":"143","issue":"6","source":"PubMed","abstract":"The normal intraoperative sonographic features of the spinal canal, spinal cord, conus medullaris, and cauda equina are described and illustrated. Important observations concerning the normal spinal cord include its highly reflective dorsal and ventral surfaces, its uniform hypoechogenicity, and the presence of a central echo. Other easily identified structures within the spinal canal include the dura-arachnoid layer, subarachnoid space, denticulate ligament, dorsal arachnoid septations, and the roots of the cauda equina. In addition the sonographic appearance of commonly encountered iatrogenically introduced material including Gelfoam, Pantopaque, cottonoid pledgets, suture material, Harrington rods, and freeze-dried dura is also demonstrated. These normal images can serve as a baseline for the interpretation of various pathologic conditions of the spinal canal and its contents as seen with intraoperative spinal sonography.","DOI":"10.2214/ajr.143.6.1301","ISSN":"0361-803X","note":"PMID: 6388284","journalAbbreviation":"AJR Am J Roentgenol","language":"eng","author":[{"family":"Quencer","given":"R. M."},{"family":"Montalvo","given":"B. M."}],"issued":{"date-parts":[["1984",12]]}}},{"id":24,"uris":["http://zotero.org/users/4682340/items/AMFK2CWS"],"uri":["http://zotero.org/users/4682340/items/AMFK2CWS"],"itemData":{"id":24,"type":"article-journal","title":"Intraoperative spinal sonography in thoracic and lumbar fractures: evaluation of Harrington rod instrumentation","container-title":"AJR. American journal of roentgenology","page":"343-349","volume":"145","issue":"2","source":"PubMed","abstract":"Thirty-seven patients with thoracic and lumbar spine fractures were treated with Harrington rod instrumentation (HRI), and the progress and results of that surgery were monitored with intraoperative spinal sonography (IOSS). Adequate neural tissue decompression and spinal column alignment was achieved in less than one-half (14/31, 45%) of the patients in whom HRI was performed as the first step of the surgical procedure. As a result of these findings, further surgical maneuvers were performed which, in most cases, resulted in adequate spinal realignment and neural tissue decompression. In six patients, direct surgical reduction of displaced bone fragments was performed before HRI. Since total decompression of neural tissue may be important in patients with spinal cord or cauda equina injuries, it is recommended that IOSS be used in all cases of HRI for thoracic and lumbar spine fractures. The need to perform additional surgical maneuvers to accomplish neural tissue decompression may be obviated if intraoperative sonography shows adequate decompression with HRI alone.","DOI":"10.2214/ajr.145.2.343","ISSN":"0361-803X","note":"PMID: 3895859","shortTitle":"Intraoperative spinal sonography in thoracic and lumbar fractures","journalAbbreviation":"AJR Am J Roentgenol","language":"eng","author":[{"family":"Quencer","given":"R. M."},{"family":"Montalvo","given":"B. M."},{"family":"Eismont","given":"F. J."},{"family":"Green","given":"B. A."}],"issued":{"date-parts":[["1985",8]]}}}],"schema":"https://github.com/citation-style-language/schema/raw/master/csl-citation.json"} </w:instrText>
      </w:r>
      <w:r w:rsidR="000C1773" w:rsidRPr="0076797F">
        <w:rPr>
          <w:color w:val="auto"/>
        </w:rPr>
        <w:fldChar w:fldCharType="separate"/>
      </w:r>
      <w:r w:rsidR="00024A99" w:rsidRPr="0076797F">
        <w:rPr>
          <w:vertAlign w:val="superscript"/>
        </w:rPr>
        <w:t>15,23</w:t>
      </w:r>
      <w:r w:rsidR="000C1773" w:rsidRPr="0076797F">
        <w:fldChar w:fldCharType="end"/>
      </w:r>
      <w:r w:rsidR="00402602" w:rsidRPr="0076797F">
        <w:rPr>
          <w:color w:val="auto"/>
        </w:rPr>
        <w:t>.</w:t>
      </w:r>
      <w:r w:rsidR="00FC575D" w:rsidRPr="0076797F">
        <w:rPr>
          <w:color w:val="auto"/>
        </w:rPr>
        <w:t xml:space="preserve"> An example is seen in </w:t>
      </w:r>
      <w:r w:rsidR="00FC575D" w:rsidRPr="00B425BB">
        <w:rPr>
          <w:b/>
          <w:color w:val="auto"/>
        </w:rPr>
        <w:t>Fig</w:t>
      </w:r>
      <w:r w:rsidR="009560AC" w:rsidRPr="00B425BB">
        <w:rPr>
          <w:b/>
          <w:color w:val="auto"/>
        </w:rPr>
        <w:t>ures</w:t>
      </w:r>
      <w:r w:rsidR="00FC575D" w:rsidRPr="00B425BB">
        <w:rPr>
          <w:b/>
          <w:color w:val="auto"/>
        </w:rPr>
        <w:t xml:space="preserve"> 1</w:t>
      </w:r>
      <w:r w:rsidR="0050000D" w:rsidRPr="0076797F">
        <w:rPr>
          <w:color w:val="auto"/>
        </w:rPr>
        <w:t>,</w:t>
      </w:r>
      <w:r w:rsidR="00FC575D" w:rsidRPr="0076797F">
        <w:rPr>
          <w:color w:val="auto"/>
        </w:rPr>
        <w:t xml:space="preserve"> </w:t>
      </w:r>
      <w:r w:rsidR="00FC575D" w:rsidRPr="00B425BB">
        <w:rPr>
          <w:b/>
          <w:color w:val="auto"/>
        </w:rPr>
        <w:t>2</w:t>
      </w:r>
      <w:r w:rsidR="0050000D" w:rsidRPr="0076797F">
        <w:rPr>
          <w:color w:val="auto"/>
        </w:rPr>
        <w:t xml:space="preserve"> and </w:t>
      </w:r>
      <w:r w:rsidR="0050000D" w:rsidRPr="00B425BB">
        <w:rPr>
          <w:b/>
          <w:color w:val="auto"/>
        </w:rPr>
        <w:t>3</w:t>
      </w:r>
      <w:r w:rsidRPr="00B425BB">
        <w:rPr>
          <w:color w:val="auto"/>
        </w:rPr>
        <w:t>,</w:t>
      </w:r>
      <w:r w:rsidR="00FC575D" w:rsidRPr="0076797F">
        <w:rPr>
          <w:color w:val="auto"/>
        </w:rPr>
        <w:t xml:space="preserve"> where a cervical intramedullary lesion was approached </w:t>
      </w:r>
      <w:r w:rsidR="0076797F" w:rsidRPr="0076797F">
        <w:rPr>
          <w:i/>
          <w:color w:val="auto"/>
        </w:rPr>
        <w:t>via</w:t>
      </w:r>
      <w:r w:rsidR="00FC575D" w:rsidRPr="0076797F">
        <w:rPr>
          <w:color w:val="auto"/>
        </w:rPr>
        <w:t xml:space="preserve"> a midline myelotomy. </w:t>
      </w:r>
      <w:r>
        <w:rPr>
          <w:color w:val="auto"/>
        </w:rPr>
        <w:t>The i</w:t>
      </w:r>
      <w:r w:rsidR="00FC575D" w:rsidRPr="0076797F">
        <w:rPr>
          <w:color w:val="auto"/>
        </w:rPr>
        <w:t xml:space="preserve">ntraoperative ultrasound was beneficial in visualizing and delineating </w:t>
      </w:r>
      <w:r>
        <w:rPr>
          <w:color w:val="auto"/>
        </w:rPr>
        <w:t xml:space="preserve">the </w:t>
      </w:r>
      <w:r w:rsidR="00FC575D" w:rsidRPr="0076797F">
        <w:rPr>
          <w:color w:val="auto"/>
        </w:rPr>
        <w:t xml:space="preserve">tumor limits, as well as determining </w:t>
      </w:r>
      <w:r>
        <w:rPr>
          <w:color w:val="auto"/>
        </w:rPr>
        <w:t xml:space="preserve">the </w:t>
      </w:r>
      <w:r w:rsidR="00FC575D" w:rsidRPr="0076797F">
        <w:rPr>
          <w:color w:val="auto"/>
        </w:rPr>
        <w:t xml:space="preserve">resection and resolution of </w:t>
      </w:r>
      <w:r>
        <w:rPr>
          <w:color w:val="auto"/>
        </w:rPr>
        <w:t xml:space="preserve">the </w:t>
      </w:r>
      <w:r w:rsidR="00FC575D" w:rsidRPr="0076797F">
        <w:rPr>
          <w:color w:val="auto"/>
        </w:rPr>
        <w:t xml:space="preserve">tumor mass effect. </w:t>
      </w:r>
    </w:p>
    <w:p w14:paraId="5821D22E" w14:textId="77777777" w:rsidR="00AA4EC2" w:rsidRPr="0076797F" w:rsidRDefault="00AA4EC2" w:rsidP="00B425BB">
      <w:pPr>
        <w:widowControl/>
        <w:contextualSpacing/>
        <w:rPr>
          <w:color w:val="auto"/>
        </w:rPr>
      </w:pPr>
    </w:p>
    <w:p w14:paraId="5E3AA104" w14:textId="4A228A04" w:rsidR="00202E75" w:rsidRPr="0076797F" w:rsidRDefault="00AA4EC2" w:rsidP="00B425BB">
      <w:pPr>
        <w:widowControl/>
        <w:contextualSpacing/>
        <w:rPr>
          <w:color w:val="auto"/>
        </w:rPr>
      </w:pPr>
      <w:r w:rsidRPr="0076797F">
        <w:rPr>
          <w:color w:val="auto"/>
        </w:rPr>
        <w:t>Intraoperative ultrasound</w:t>
      </w:r>
      <w:r w:rsidR="00DA56A9">
        <w:rPr>
          <w:color w:val="auto"/>
        </w:rPr>
        <w:t>s</w:t>
      </w:r>
      <w:r w:rsidRPr="0076797F">
        <w:rPr>
          <w:color w:val="auto"/>
        </w:rPr>
        <w:t xml:space="preserve"> </w:t>
      </w:r>
      <w:r w:rsidR="00DA56A9">
        <w:rPr>
          <w:color w:val="auto"/>
        </w:rPr>
        <w:t>are</w:t>
      </w:r>
      <w:r w:rsidRPr="0076797F">
        <w:rPr>
          <w:color w:val="auto"/>
        </w:rPr>
        <w:t xml:space="preserve"> also particularly useful in operative cases with a posterior approach to resect les</w:t>
      </w:r>
      <w:r w:rsidR="00B21F5A" w:rsidRPr="0076797F">
        <w:rPr>
          <w:color w:val="auto"/>
        </w:rPr>
        <w:t>ions ventral to the thecal sac, especially in the cervical and thoracic spine</w:t>
      </w:r>
      <w:r w:rsidR="00DA56A9">
        <w:rPr>
          <w:color w:val="auto"/>
        </w:rPr>
        <w:t>,</w:t>
      </w:r>
      <w:r w:rsidR="00B21F5A" w:rsidRPr="0076797F">
        <w:rPr>
          <w:color w:val="auto"/>
        </w:rPr>
        <w:t xml:space="preserve"> where the </w:t>
      </w:r>
      <w:r w:rsidR="00A474C3" w:rsidRPr="0076797F">
        <w:rPr>
          <w:color w:val="auto"/>
        </w:rPr>
        <w:t>spinal cord</w:t>
      </w:r>
      <w:r w:rsidR="00B21F5A" w:rsidRPr="0076797F">
        <w:rPr>
          <w:color w:val="auto"/>
        </w:rPr>
        <w:t xml:space="preserve"> </w:t>
      </w:r>
      <w:r w:rsidR="00FE540A" w:rsidRPr="0076797F">
        <w:rPr>
          <w:color w:val="auto"/>
        </w:rPr>
        <w:t>is vuln</w:t>
      </w:r>
      <w:r w:rsidR="005C3BA9" w:rsidRPr="0076797F">
        <w:rPr>
          <w:color w:val="auto"/>
        </w:rPr>
        <w:t>era</w:t>
      </w:r>
      <w:r w:rsidR="009F2722" w:rsidRPr="0076797F">
        <w:rPr>
          <w:color w:val="auto"/>
        </w:rPr>
        <w:t xml:space="preserve">ble to injury. </w:t>
      </w:r>
      <w:r w:rsidR="00EB45DD" w:rsidRPr="0076797F">
        <w:rPr>
          <w:color w:val="auto"/>
        </w:rPr>
        <w:t>While the ventral spin</w:t>
      </w:r>
      <w:r w:rsidR="00A474C3" w:rsidRPr="0076797F">
        <w:rPr>
          <w:color w:val="auto"/>
        </w:rPr>
        <w:t>al canal</w:t>
      </w:r>
      <w:r w:rsidR="00EB45DD" w:rsidRPr="0076797F">
        <w:rPr>
          <w:color w:val="auto"/>
        </w:rPr>
        <w:t xml:space="preserve"> can be approach</w:t>
      </w:r>
      <w:r w:rsidR="00894B35" w:rsidRPr="0076797F">
        <w:rPr>
          <w:color w:val="auto"/>
        </w:rPr>
        <w:t>ed</w:t>
      </w:r>
      <w:r w:rsidR="00EB45DD" w:rsidRPr="0076797F">
        <w:rPr>
          <w:color w:val="auto"/>
        </w:rPr>
        <w:t xml:space="preserve"> anteriorly for</w:t>
      </w:r>
      <w:r w:rsidR="00DA56A9">
        <w:rPr>
          <w:color w:val="auto"/>
        </w:rPr>
        <w:t xml:space="preserve"> a</w:t>
      </w:r>
      <w:r w:rsidR="00EB45DD" w:rsidRPr="0076797F">
        <w:rPr>
          <w:color w:val="auto"/>
        </w:rPr>
        <w:t xml:space="preserve"> better visualization of the lesion, </w:t>
      </w:r>
      <w:r w:rsidR="00E91BE1" w:rsidRPr="0076797F">
        <w:rPr>
          <w:color w:val="auto"/>
        </w:rPr>
        <w:t>there are</w:t>
      </w:r>
      <w:r w:rsidR="009717CC" w:rsidRPr="0076797F">
        <w:rPr>
          <w:color w:val="auto"/>
        </w:rPr>
        <w:t xml:space="preserve"> associated increases in operative time</w:t>
      </w:r>
      <w:r w:rsidR="008E5EF1" w:rsidRPr="0076797F">
        <w:rPr>
          <w:color w:val="auto"/>
        </w:rPr>
        <w:t xml:space="preserve">, bleeding, and </w:t>
      </w:r>
      <w:r w:rsidR="002F6632" w:rsidRPr="0076797F">
        <w:rPr>
          <w:color w:val="auto"/>
        </w:rPr>
        <w:t>morbidity.</w:t>
      </w:r>
      <w:r w:rsidR="009A3D31" w:rsidRPr="0076797F">
        <w:rPr>
          <w:color w:val="auto"/>
        </w:rPr>
        <w:t xml:space="preserve"> </w:t>
      </w:r>
      <w:r w:rsidR="005B56F1" w:rsidRPr="0076797F">
        <w:rPr>
          <w:color w:val="auto"/>
        </w:rPr>
        <w:t xml:space="preserve">Thus, a posterior approach </w:t>
      </w:r>
      <w:r w:rsidR="00363A29" w:rsidRPr="0076797F">
        <w:rPr>
          <w:color w:val="auto"/>
        </w:rPr>
        <w:t>is</w:t>
      </w:r>
      <w:r w:rsidR="00246666" w:rsidRPr="0076797F">
        <w:rPr>
          <w:color w:val="auto"/>
        </w:rPr>
        <w:t xml:space="preserve"> preferable, and </w:t>
      </w:r>
      <w:r w:rsidR="00897934">
        <w:rPr>
          <w:color w:val="auto"/>
        </w:rPr>
        <w:t xml:space="preserve">the </w:t>
      </w:r>
      <w:r w:rsidR="00246666" w:rsidRPr="0076797F">
        <w:rPr>
          <w:color w:val="auto"/>
        </w:rPr>
        <w:t>inability to visualize the lesion directly can be overcome</w:t>
      </w:r>
      <w:r w:rsidR="00F43DA6" w:rsidRPr="0076797F">
        <w:rPr>
          <w:color w:val="auto"/>
        </w:rPr>
        <w:t xml:space="preserve"> with </w:t>
      </w:r>
      <w:r w:rsidR="00897934">
        <w:rPr>
          <w:color w:val="auto"/>
        </w:rPr>
        <w:t xml:space="preserve">an </w:t>
      </w:r>
      <w:r w:rsidR="00F43DA6" w:rsidRPr="0076797F">
        <w:rPr>
          <w:color w:val="auto"/>
        </w:rPr>
        <w:t>in</w:t>
      </w:r>
      <w:r w:rsidR="007D6380" w:rsidRPr="0076797F">
        <w:rPr>
          <w:color w:val="auto"/>
        </w:rPr>
        <w:t>traoperative ultrasound to guide the surgeon.</w:t>
      </w:r>
      <w:r w:rsidR="00E810F2" w:rsidRPr="0076797F">
        <w:rPr>
          <w:color w:val="auto"/>
        </w:rPr>
        <w:t xml:space="preserve"> </w:t>
      </w:r>
      <w:r w:rsidR="00202E75" w:rsidRPr="0076797F">
        <w:rPr>
          <w:color w:val="auto"/>
        </w:rPr>
        <w:t xml:space="preserve">Cases where this technique is particularly useful include </w:t>
      </w:r>
      <w:r w:rsidR="00897934">
        <w:rPr>
          <w:color w:val="auto"/>
        </w:rPr>
        <w:t xml:space="preserve">the </w:t>
      </w:r>
      <w:r w:rsidR="00202E75" w:rsidRPr="0076797F">
        <w:rPr>
          <w:color w:val="auto"/>
        </w:rPr>
        <w:t xml:space="preserve">resection of intervertebral disc herniations, </w:t>
      </w:r>
      <w:r w:rsidR="00897934">
        <w:rPr>
          <w:color w:val="auto"/>
        </w:rPr>
        <w:t xml:space="preserve">the </w:t>
      </w:r>
      <w:r w:rsidR="00202E75" w:rsidRPr="0076797F">
        <w:rPr>
          <w:color w:val="auto"/>
        </w:rPr>
        <w:t xml:space="preserve">reduction of thoracolumbar burst fractures, </w:t>
      </w:r>
      <w:r w:rsidR="00897934">
        <w:rPr>
          <w:color w:val="auto"/>
        </w:rPr>
        <w:t xml:space="preserve">the </w:t>
      </w:r>
      <w:r w:rsidR="00202E75" w:rsidRPr="0076797F">
        <w:rPr>
          <w:color w:val="auto"/>
        </w:rPr>
        <w:t xml:space="preserve">resection of ventral extradural tumors, </w:t>
      </w:r>
      <w:r w:rsidR="005B17ED" w:rsidRPr="0076797F">
        <w:rPr>
          <w:color w:val="auto"/>
        </w:rPr>
        <w:t xml:space="preserve">and spinal canal stenosis due to </w:t>
      </w:r>
      <w:r w:rsidR="00897934">
        <w:rPr>
          <w:color w:val="auto"/>
        </w:rPr>
        <w:t xml:space="preserve">the </w:t>
      </w:r>
      <w:r w:rsidR="005B17ED" w:rsidRPr="0076797F">
        <w:rPr>
          <w:color w:val="auto"/>
        </w:rPr>
        <w:t>ossification of the posterior longitudinal ligamen</w:t>
      </w:r>
      <w:r w:rsidR="00C274E8" w:rsidRPr="0076797F">
        <w:rPr>
          <w:color w:val="auto"/>
        </w:rPr>
        <w:t>t</w:t>
      </w:r>
      <w:r w:rsidR="00897934">
        <w:rPr>
          <w:color w:val="auto"/>
        </w:rPr>
        <w:t>,</w:t>
      </w:r>
      <w:r w:rsidR="00C274E8" w:rsidRPr="0076797F">
        <w:rPr>
          <w:color w:val="auto"/>
        </w:rPr>
        <w:t xml:space="preserve"> where </w:t>
      </w:r>
      <w:r w:rsidR="00897934">
        <w:rPr>
          <w:color w:val="auto"/>
        </w:rPr>
        <w:t xml:space="preserve">a </w:t>
      </w:r>
      <w:r w:rsidR="00C274E8" w:rsidRPr="0076797F">
        <w:rPr>
          <w:color w:val="auto"/>
        </w:rPr>
        <w:t xml:space="preserve">confirmation of adequate </w:t>
      </w:r>
      <w:r w:rsidR="005B17ED" w:rsidRPr="0076797F">
        <w:rPr>
          <w:color w:val="auto"/>
        </w:rPr>
        <w:t xml:space="preserve">posterior decompression </w:t>
      </w:r>
      <w:r w:rsidR="00CC44C1" w:rsidRPr="0076797F">
        <w:rPr>
          <w:color w:val="auto"/>
        </w:rPr>
        <w:t>is needed</w:t>
      </w:r>
      <w:r w:rsidR="000C1773" w:rsidRPr="0076797F">
        <w:fldChar w:fldCharType="begin"/>
      </w:r>
      <w:r w:rsidR="00024A99" w:rsidRPr="0076797F">
        <w:rPr>
          <w:color w:val="auto"/>
        </w:rPr>
        <w:instrText xml:space="preserve"> ADDIN ZOTERO_ITEM CSL_CITATION {"citationID":"a2ptnshu4rm","properties":{"formattedCitation":"\\super 13, 14, 24\\uc0\\u8211{}34\\nosupersub{}","plainCitation":"13, 14, 24–34","noteIndex":0},"citationItems":[{"id":56,"uris":["http://zotero.org/users/4682340/items/5S29KPAW"],"uri":["http://zotero.org/users/4682340/items/5S29KPAW"],"itemData":{"id":56,"type":"article-journal","title":"Detection of residual disc hernia material and confirmation of nerve root decompression at lumbar disc herniation surgery by intraoperative ultrasound","container-title":"Ultrasound in Medicine &amp; Biology","page":"920-927","volume":"35","issue":"6","source":"PubMed","abstract":"The aim of lumbar disc herniation surgery is the removal of herniated disc material (HDM) and complete decompression of the nerve root. As some patients present with residual HDM, we examined the ability of intraoperative ultrasound (IOUS) to detect this material. Between February 2006 and June 2007, we used IOUS in 30 patients undergoing surgery for lumbar disc herniation. They were 17 men and 13 women; their ages ranged from 22 to 63 y (mean 44.0 y). The level surgically addressed was L3/4 in 1, L4/5 in 14 and L5/S1 in 15 patients; they were operated in the prone position. After placing a 3-4 cm midline skin incision, partial hemi-semilaminotomy was performed. HDM was removed through a bone window; a surgical microscope was used during the operation. After removal was judged as adequate, IOUS was performed; 17 patients also underwent IOUS before removal of the herniated disc. For the acquisition of IOUS images, we used LOGIQ 9 and 8c microconvex probes (GE Healthcare, Wauwatosa, WI, USA). The normal anatomical structures were well visualized. HDM was iso- to hyperechoic compared with normal nerve tissue. In three of 17 patients, the dural sac and nerve root could not be distinguished from HDM before removal, although in all 30, the decompressed dural sac, intradural cauda equina and nerve root were well visualized. We posit that the echogenicity of nerve tissue was raised due to compression, rendering it similar to that of the herniated disc. In two patients, IOUS detected residual disc material; the surgical procedure was resumed and sufficient removal was accomplished. IOUS monitoring is safe, convenient and inexpensive. It is also highly useful for the detection of residual HDM and the confirmation of adequate nerve root decompression.","DOI":"10.1016/j.ultrasmedbio.2008.12.014","ISSN":"1879-291X","note":"PMID: 19376637","journalAbbreviation":"Ultrasound Med Biol","language":"eng","author":[{"family":"Aoyama","given":"Takeshi"},{"family":"Hida","given":"Kazutoshi"},{"family":"Akino","given":"Minoru"},{"family":"Yano","given":"Shunsuke"},{"family":"Iwasaki","given":"Yoshinobu"}],"issued":{"date-parts":[["2009",6]]}}},{"id":34,"uris":["http://zotero.org/users/4682340/items/TZ5B5VZB"],"uri":["http://zotero.org/users/4682340/items/TZ5B5VZB"],"itemData":{"id":34,"type":"article-journal","title":"Intraoperative ultrasonography (IOUS) in thoracolumbar fractures","container-title":"Journal of Spinal Disorders","page":"86-93","volume":"1","issue":"1","source":"PubMed","abstract":"The thoracolumbar levels are the second most common region for spinal trauma. A major surgical effort often entails removal of retropulsed bone fragments with decompression of the spinal contents or realignment of vertebral subluxations. The ability to determine intraoperatively the completeness of such a procedure could impact on the surgical approach and, ultimately, the operative result. The intraoperative use of ultrasonography has gained popularity and applicability. This comparison study of intraoperative ultrasonography versus postoperative computed tomography (CT) assessed the accuracy of intraoperative ultrasonography in determining the status of the spinal canal following surgical intervention in a group of 21 patients with thoracolumbar fractures. In all cases a patent ventral subarachnoid space or complete spinal canal decompression was deduced following intraoperative ultrasonography. The postoperative assessment by CT concurred in 20 of 21 (95%) situations. Intraoperative ultrasonography proved useful during the operative management of these fractures and gave good supportive evidence that the neural elements were decompressed by surgical procedure.","ISSN":"0895-0385","note":"PMID: 2980067","journalAbbreviation":"J Spinal Disord","language":"eng","author":[{"family":"Blumenkopf","given":"B."},{"family":"Daniels","given":"T."}],"issued":{"date-parts":[["1988"]]}}},{"id":64,"uris":["http://zotero.org/users/4682340/items/Q3TV963H"],"uri":["http://zotero.org/users/4682340/items/Q3TV963H"],"itemData":{"id":64,"type":"article-journal","title":"Thoracic extruded disc mimicking spinal cord tumor","container-title":"The Spine Journal: Official Journal of the North American Spine Society","page":"82-86","volume":"3","issue":"1","source":"PubMed","abstract":"BACKGROUND CONTEXT: Thoracic disc herniation is a rare condition. Distinguishing between a herniated disc and tumor for a lesion found at the thoracic level can be a diagnostic challenge.\nPURPOSE: To describe a case of thoracic disc herniation that mimicked a spinal cord tumor.\nSTUDY DESIGN/SETTING: Case report and review of the literature.P ATIENT SAMPLE: Case report.\nOUTCOME MEASURES: Report of postoperative symptoms.\nMETHODS/DESCRIPTION: A 54-year-old man was admitted to the hospital with progressively worsening weakness in both lower extremities, increased numbness of both lower extremities, pain radiating into his groin bilaterally and left foot drop. During a recent visit to his family physician, the patient's legs gave out and he collapsed. Physical examination revealed markedly increased tone in both extremities. Magnetic resonance images at T11-12 showed signal abnormality in the anterior extradural space, which extended posterior and inferior to the disc level to the left of midline. An extramedullary lesion found in the posterior spinal canal showed a low signal on T1 image and a high but heterogeneous signal on T2-weighted images. Preoperative diagnosis was neoplasm. A bilateral decompressive laminectomy was performed under operative magnification and ultrasonography. A large extruded disc was found that migrated from the ventral aspect around the thecal sac and into the dorsal aspect, which compressed the sac to the right. The extradural lesion was dissected off the surrounding thecal sac. Postoperatively, the patient underwent rehabilitation and is able to walk with only minimal weakness of both legs.\nCONCLUSIONS: Determining the diagnosis for thoracic spinal lesions, either disc herniation or tumor, is a diagnostic challenge.","ISSN":"1529-9430","note":"PMID: 14589251","journalAbbreviation":"Spine J","language":"eng","author":[{"family":"Bose","given":"Bikash"}],"issued":{"date-parts":[["2003",2]]}}},{"id":48,"uris":["http://zotero.org/users/4682340/items/64H2565K"],"uri":["http://zotero.org/users/4682340/items/64H2565K"],"itemData":{"id":48,"type":"article-journal","title":"Intraoperative spine ultrasound: application and benefits","container-title":"European Spine Journal: Official Publication of the European Spine Society, the European Spinal Deformity Society, and the European Section of the Cervical Spine Research Society","page":"865-869","volume":"25","issue":"3","source":"PubMed","abstract":"PURPOSE: Intraoperative ultrasound (IUS) has been described in numerous papers as an effective tool for spinal tumor resection, degenerative lesions and Chiari malformation surgery, but has not been routinely adopted by spine surgeons. We herein describe our experience with routine IUS application.\nMETHODS: In 2011, the authors began to use Aloka Prosound Alpha 7 at the Sheba Medical Center during neurosurgical spinal tumor resection, thoracic disc herniation and Chiari malformation. In this paper, we retrospectively evaluated the volume of usage and the extent of intraoperative modification resulting from the use of IUS.\nRESULTS: During 2011-2013 we identified 131 cases that IUS could be of assistance. IUS was used in 78 cases (59.5%); 37.5% in 2011, 65% in 2012 and 71% in 2013. IUS was routinely performed after exposure of the dura and repeated at surgeon's request. As a whole, IUS changed the course of surgery in 63% of the cases.\nCONCLUSION: IUS is safe and easy to use after a short learning curve. When used in indicated cases, it can replace cumbersome fluoroscopy, reduce the incision dimension and laminectomy levels, and demonstrate the extent of decompression. Incorporating IUS in spinal surgery education programs is warranted.","DOI":"10.1007/s00586-015-4222-5","ISSN":"1432-0932","note":"PMID: 26342702","shortTitle":"Intraoperative spine ultrasound","journalAbbreviation":"Eur Spine J","language":"eng","author":[{"family":"Harel","given":"Ran"},{"family":"Knoller","given":"Nachshon"}],"issued":{"date-parts":[["2016",3]]}}},{"id":66,"uris":["http://zotero.org/users/4682340/items/S5AISBR8"],"uri":["http://zotero.org/users/4682340/items/S5AISBR8"],"itemData":{"id":66,"type":"article-journal","title":"Intraoperative ultrasonography evaluation of posterior vertebral wall displacement in thoracolumbar fractures","container-title":"Neurologia Medico-Chirurgica","page":"8-14; discussion 14-15","volume":"39","issue":"1","source":"PubMed","abstract":"Intraoperative ultrasonography (IOUS) was used to evaluate the location and compressive effects of intraspinal fragments in thoracolumbar fractures and the efficacy of reduction maneuvers in patients operated on for isolated or attached intraspinal fragments or for global posterior wall disruption. Dynamic IOUS was used to evaluate the effects of traction and lordosis. Fifty-eight patients were evaluated using a 7.5 MHz ultrasound probe, including 27 treated by impaction, 19 by removal of apparently isolated fragments, and 12 by traction followed by lordosis for global posterior wall disruption. IOUS had limitations and problems caused by split fragments and residual pedicular attachments that can compromise intraoperative maneuvers. The risk of secondary displacement of isolated fragments treated by impaction was very high. In particular, the pinching effect produced by T-shaped fractures was commonly responsible for secondary displacement. IOUS evaluation of canal clearance after fragment removal was satisfactory, but did not provide quantitative data. IOUS was easier to perform and apparently more reliable than intraoperative myelography. The dynamic IOUS data suggest that, except for severely tilted fragments that are completely free or remain attached to a pedicle, residual discal attachments significantly influence the likelihood of successful reduction.","ISSN":"0470-8105","note":"PMID: 10093455","journalAbbreviation":"Neurol. Med. Chir. (Tokyo)","language":"eng","author":[{"family":"Lazennec","given":"J. Y."},{"family":"Saillant","given":"G."},{"family":"Hansen","given":"S."},{"family":"Ramare","given":"S."}],"issued":{"date-parts":[["1999",1]]}}},{"id":62,"uris":["http://zotero.org/users/4682340/items/WKTGTWPL"],"uri":["http://zotero.org/users/4682340/items/WKTGTWPL"],"itemData":{"id":62,"type":"article-journal","title":"Cervical myelopathy due to OPLL: clinical evaluation by MRI and intraoperative spinal sonography","container-title":"Journal of Spinal Disorders &amp; Techniques","page":"401-404","volume":"17","issue":"5","source":"PubMed","abstract":"BACKGROUND: Concerning the relationship between morphology and clinical outcome, there have been many reports using computed tomography/myelography but not so many using axial magnetic resonance imaging (MRI) of the spinal cord. This is the first report to correlate axial cord image, intensity changes in MRI, and cord expansion pattern using intraoperative ultrasonography.\nOBJECTIVE: The objectives were to correlate MRI studies, axial cord images/expansion, and changes in MRI intensity to see if there is a direct prognostic significance to these changes and to determine whether preoperative axial MRI images of the spinal cord predict recovery from compressive myelopathy.\nMETHODS: Posterior cervical decompressions with laminoplasty were performed in 44 patients with cervical myelopathy due to ossification of the posterior longitudinal ligament. On T2-weighted MR images, the cross-sectional shape of the cord at the level of maximal compression was categorized as boomerang, teardrop, or triangle. Additionally, with use of intraoperative ultrasonography, the expansion pattern of the cord that occurred intraoperatively was contrasted with that seen on postoperative MR images.\nRESULTS: Clinical recovery rates were the worst for those with triangular, intermediate for those with boomerang, and the best for those with teardrop shape. Preoperative low T1 and high T2 signals were found in most cases with triangular cord configurations. Triangular cord configurations showed the least expansion among the three categorized spinal cords.\nCONCLUSION: Patients with triangular deformity of the cord have atrophy as confirmed on MR studies where there is a low T1 and high T2 signal in the cord. Poor postoperative clinical recovery correlates with the lack of postoperative cord expansion on either MR or ultrasound evaluations. Those with either teardrop or boomerang deformities demonstrate a relatively good recovery rate.","ISSN":"1536-0652","note":"PMID: 15385880","shortTitle":"Cervical myelopathy due to OPLL","journalAbbreviation":"J Spinal Disord Tech","language":"eng","author":[{"family":"Matsuyama","given":"Yukihiro"},{"family":"Kawakami","given":"Noriaki"},{"family":"Yanase","given":"Makoto"},{"family":"Yoshihara","given":"Hisatake"},{"family":"Ishiguro","given":"Naoki"},{"family":"Kameyama","given":"Takashi"},{"family":"Hashizume","given":"Yoshio"}],"issued":{"date-parts":[["2004",10]]}}},{"id":32,"uris":["http://zotero.org/users/4682340/items/2H7XUYF4"],"uri":["http://zotero.org/users/4682340/items/2H7XUYF4"],"itemData":{"id":32,"type":"article-journal","title":"Intraoperative sonographic monitoring of reduction of thoracolumbar burst fractures","container-title":"AJR. American journal of roentgenology","page":"1229-1232","volume":"145","issue":"6","source":"PubMed","abstract":"Intraoperative real-time sonography was used to monitor surgical reduction of acute thoracolumbar burst fractures in eight patients. Real-time sonography was performed after laminectomy through a saline-filled operative field using either a 5.0 or a 7.5 MHz transducer. Sonography was performed during Harrington rod distraction and during fracture reduction to confirm adequacy of decompression of the spinal canal. This technique is useful to monitor surgery and in defining adequate fracture reduction.","DOI":"10.2214/ajr.145.6.1229","ISSN":"0361-803X","note":"PMID: 3904371","journalAbbreviation":"AJR Am J Roentgenol","language":"eng","author":[{"family":"McGahan","given":"J. P."},{"family":"Benson","given":"D."},{"family":"Chehrazi","given":"B."},{"family":"Walter","given":"J. P."},{"family":"Wagner","given":"F. C."}],"issued":{"date-parts":[["1985",12]]}}},{"id":60,"uris":["http://zotero.org/users/4682340/items/HBYGKYEK"],"uri":["http://zotero.org/users/4682340/items/HBYGKYEK"],"itemData":{"id":60,"type":"article-journal","title":"Ultrasound-guided spinal fracture repositioning, ligamentotaxis, and remodeling after thoracolumbar burst fractures","container-title":"Spine","page":"E739-746; discussion E747","volume":"31","issue":"20","source":"PubMed","abstract":"STUDY DESIGN: Computed tomography aided evaluation of spinal decompression by ultrasound-guided spinal fracture repositioning, ligamentotaxis, and remodeling after thoracolumbar burst fractures.\nOBJECTIVES: To determine the necessity of spinal canal widening by ultrasound-guided fracture repositioning for fractures with and without neurologic deficit.\nSUMMARY OF BACKGROUND DATA: Ultrasound-guided spinal fracture repositioning is an alternative new approach. Reports have varied concerning ligamentotaxis and remodeling.\nMETHODS: Computed tomography aided planimetry of the spinal canal (64 consecutive burst fractures) and neurologic evaluation by Frankel grades.\nRESULTS: Ultrasound-guided spinal fracture repositioning (n = 37) reduced the stenosis of the spinal canal area from 45% before surgery to 20% after surgery of the estimated original area. Fifteen patients had a primary neurologic deficit, which improved markedly in 11 cases after treatment. Patients with neurologic symptoms had a greater preoperative spinal stenosis than those without. No correlation was seen between the degree of pretreatment spinal stenosis, fracture type, and severity of the neurologic deficit. Ligamentotaxis (n = 27) reduced the stenosis from 30% before surgery to 18% after surgery and remodeling (n = 11) from 25% after surgery to 13% after metal removal.\nCONCLUSION: Ultrasound-guided fracture repositioning is an efficient method for spinal canal decompression of burst fractures with neurologic symptoms. The marked degree of widening of the spinal canal due to the effects of ligamentotaxis and remodeling may render the reposition of retropulsed fragments unnecessary in cases of fractures without a neurologic deficit.","DOI":"10.1097/01.brs.0000237012.83128.80","ISSN":"1528-1159","note":"PMID: 16985441","journalAbbreviation":"Spine","language":"eng","author":[{"family":"Mueller","given":"Lutz Arne"},{"family":"Degreif","given":"Jürgen"},{"family":"Schmidt","given":"Rainer"},{"family":"Pfander","given":"David"},{"family":"Forst","given":"Raimund"},{"family":"Rommens","given":"Pol Maria"},{"family":"Mueller","given":"Lars Peter"},{"family":"Rudig","given":"Lothar"}],"issued":{"date-parts":[["2006",9,15]]}}},{"id":50,"uris":["http://zotero.org/users/4682340/items/K2BNUYNL"],"uri":["http://zotero.org/users/4682340/items/K2BNUYNL"],"itemData":{"id":50,"type":"article-journal","title":"Thoracic discectomy by posterior pedicle-sparing, transfacet approach with real-time intraoperative ultrasonography: Clinical article","container-title":"Journal of Neurosurgery. Spine","page":"568-576","volume":"21","issue":"4","source":"PubMed","abstract":"OBJECT: Symptomatic thoracic disc herniations (TDHs) are relatively uncommon, and the technical challenges of resecting the offending disc are formidable due to the location of spinal cord that has relatively poor perfusion characteristics within a narrow canal. The majority of disc herniations are long-standing calcified discs that can be adherent to the ventral dura. Real-time intraoperative ultrasound (RIOUS) visualization of the spinal cord during the retraction and resection of the disc greatly enhances the safety and efficacy of disc resection. The authors have adopted the posterior laminectomy with pedicle-sparing transfacet approach with real-time ultrasound guidance in their practice, and they present the clinical outcome in their patients to illustrate the safety profile of this technique.\nMETHODS: Sixteen consecutive patients undergoing operative management of TDHs were identified from the authors' database. All patients underwent microdiscectomy through a posterior transfacet pedicle-sparing approach under RIOUS. Outcomes and complications were retrospectively assessed in this patient series. Clinical records and pre- and postoperative imaging studies were scrutinized to assess levels and types of disc herniation, blood loss, surgical time, pre- and postoperative Nurick grades, Japanese Orthopaedic Association (JOA) scores, and complications.\nRESULTS: All patients had single-level symptomatic TDHs. The patients presented with symptoms including thoracic myelopathy, axial back pain, urinary symptoms, and thoracic radiculopathy. Thoracic disc herniations involved levels T2-3 to T12-L1. Discs were classified as central or paracentral, and as calcified or noncalcified. All discs were successfully removed with no incidence of neural injury or CSF leak. The mean estimated blood loss was 523 ml, and the mean surgical time was 159 minutes. Nurick grades improved on average from 3.3 to 1.6. The mean JOA scores improved from 5.7 to 8.3 out of 11. The mean Hirabayashi recovery rate of the JOA score was 57%. All patients reported improvement in symptoms compared with preoperative status except for 1 patient with an American Spinal Injury Association Grade A spinal cord injury prior to surgery. The average duration of follow-up was 10.5 months. One patient developed postoperative wound infection that required additional operative debridement and revision of hardware.\nCONCLUSIONS: Thoracic discectomy via a posterior pedicle-sparing transfacet approach is an adequate method of managing herniations at any thoracic level. The safety of the operation is significantly enhanced by the use of realtime intraoperative ultrasonography.","DOI":"10.3171/2014.6.SPINE13682","ISSN":"1547-5646","note":"PMID: 25036220","shortTitle":"Thoracic discectomy by posterior pedicle-sparing, transfacet approach with real-time intraoperative ultrasonography","journalAbbreviation":"J Neurosurg Spine","language":"eng","author":[{"family":"Nishimura","given":"Yusuke"},{"family":"Thani","given":"Nova B."},{"family":"Tochigi","given":"Satoru"},{"family":"Ahn","given":"Henry"},{"family":"Ginsberg","given":"Howard J."}],"issued":{"date-parts":[["2014",10]]}}},{"id":68,"uris":["http://zotero.org/users/4682340/items/WE9YZA8E"],"uri":["http://zotero.org/users/4682340/items/WE9YZA8E"],"itemData":{"id":68,"type":"article-journal","title":"Sonography of intraoperative spinal arteriovenous malformations","container-title":"Journal of Ultrasound in Medicine: Official Journal of the American Institute of Ultrasound in Medicine","page":"539-544","volume":"6","issue":"9","source":"PubMed","ISSN":"0278-4297","note":"PMID: 3312631","journalAbbreviation":"J Ultrasound Med","language":"eng","author":[{"family":"Randel","given":"S."},{"family":"Gooding","given":"G. A."},{"family":"Dillon","given":"W. P."}],"issued":{"date-parts":[["1987",9]]}}},{"id":54,"uris":["http://zotero.org/users/4682340/items/G9TGI3XQ"],"uri":["http://zotero.org/users/4682340/items/G9TGI3XQ"],"itemData":{"id":54,"type":"article-journal","title":"Intraoperative ultrasonographic evaluation of posterior decompression via laminoplasty in patients with cervical ossification of the posterior longitudinal ligament: correlation with 2-year follow-up results","container-title":"Journal of Neurosurgery. Spine","page":"47-51","volume":"13","issue":"1","source":"PubMed","abstract":"OBJECT The aim in this prospective study was to determine the morphological limitations of laminoplasty for cervical ossification of the posterior longitudinal ligament (OPLL) by using intraoperative ultrasonography and to investigate correlations between ultrasonographic findings and 2-year follow-up results. METHODS Included in this study were 40 patients who underwent double-door laminoplasty for cervical myelopathy due to OPLL. Intraoperative ultrasonography was used to evaluate posterior shift of the spinal cord after the posterior decompression procedure. To determine the decompression status of the cord, the authors classified ultrasonographic findings into 3 types on the basis of the presence or absence of spinal cord contact with OPLL after decompression: Type 1, noncontact; Type 2, contact and apart; and Type 3, contact. Patients were divided accordingly into Group 1, showing Type 1 or 2 findings, representing sufficient decompression; and Group 2, showing Type 3 findings with insufficient decompression. Preoperative sagittal alignment of the cervical spine (C2-7 angle) and preoperative maximal thickness of OPLL were compared between groups. The authors also investigated the morphological limitations of laminoplasty and 2-year follow-up results by using the Japanese Orthopedic Association (JOA) scoring system. RESULTS According to receiver operating characteristic curve analysis, an OPLL maximal thickness &gt; 7.2 mm was a cutoff value for insufficient decompression. However, sufficient or insufficient decompression did not correlate with 2-year results, as determined by JOA scores. The C2-7 angle had no impact on ultrasonographic findings. CONCLUSIONS Laminoplasty has a morphological limitation for thick OPLLs, and a thickness &gt; 7.2 mm represents a theoretical cutoff for residual cord compression after laminoplasty. According to 2-year results, however, laminoplasty can remain the first choice for any type of multiple-level OPLL.","DOI":"10.3171/2010.3.SPINE09680","ISSN":"1547-5646","note":"PMID: 20594017","shortTitle":"Intraoperative ultrasonographic evaluation of posterior decompression via laminoplasty in patients with cervical ossification of the posterior longitudinal ligament","journalAbbreviation":"J Neurosurg Spine","language":"eng","author":[{"family":"Seichi","given":"Atsushi"},{"family":"Chikuda","given":"Hirotaka"},{"family":"Kimura","given":"Atsushi"},{"family":"Takeshita","given":"Katsushi"},{"family":"Sugita","given":"Shurei"},{"family":"Hoshino","given":"Yuichi"},{"family":"Nakamura","given":"Kozo"}],"issued":{"date-parts":[["2010",7]]}}},{"id":52,"uris":["http://zotero.org/users/4682340/items/W3QGXWC2"],"uri":["http://zotero.org/users/4682340/items/W3QGXWC2"],"itemData":{"id":52,"type":"article-journal","title":"Intraoperative 3-dimensional navigation and ultrasonography during posterior decompression with instrumented fusion for ossification of the posterior longitudinal ligament in the thoracic spine","container-title":"Journal of Spinal Disorders &amp; Techniques","page":"E227-234","volume":"26","issue":"6","source":"PubMed","abstract":"STUDY DESIGN: A retrospective clinical study was conducted.\nOBJECTIVE: The purpose of this study was to describe the clinical outcomes of intraoperative 3D navigation (ITN) and ultrasonography during posterior decompression and instrumented fusion for thoracic myelopathy due to ossification of the posterior longitudinal ligament (OPLL).\nSUMMARY OF BACKGROUND DATA: The symptoms caused by thoracic-ossification of the posterior longitudinal ligament (T-OPLL) are usually progressive and do not respond to conservative treatment-surgical intervention is the only effective treatment option. Various methods have been described for the treatment of symptomatic T-OPLL, all of which have limitations.\nMETHODS: The study included 18 patients with T-OPLL who underwent posterior decompression with instrumented fusion from 2006 to 2011. A staged operative procedure was used. First, pedicle screws were placed with ITN and a wide laminectomy was performed with resection of ossification of the ligamentum flavum (if present). With insufficient decompression on intraoperative ultrasonography, additional circumferential decompression was performed through a transpedicular approach. ITN-guided OPLL resection was performed using a burr attached to a navigational tracker. In all cases, posterior instrumented fusion was performed in situ. The outcomes were evaluated with the modified Japanese Orthopaedic Association scores and recovery rates.\nRESULTS: Intraoperative ultrasonography showed that posterior laminectomy was sufficient in 6 patients; the remaining 12 were treated with additional circumferential decompression. The follow-up period ranged from 1 to 6 years (mean period, 2.8 y). Postoperative transient neurological deterioration occurred in 1 patient, and cerebrospinal fluid leakage occurred in 4 patients. All patients showed neurological recovery with a mean Japanese Orthopaedic Association score that improved from 5.5 points preoperatively to 8.5 points at the final follow-up and a mean recovery rate of 54.5%.\nCONCLUSIONS: Intraoperative ultrasonography and ITN are safe and reliable imaging methods for posterior decompression and instrumented fusion for thoracic myelopathy caused by OPLL.","DOI":"10.1097/BSD.0b013e318286ba39","ISSN":"1539-2465","note":"PMID: 23381184","journalAbbreviation":"J Spinal Disord Tech","language":"eng","author":[{"family":"Tian","given":"Wei"},{"family":"Weng","given":"Chong"},{"family":"Liu","given":"Bo"},{"family":"Li","given":"Qin"},{"family":"Sun","given":"Yu-Qing"},{"family":"Yuan","given":"Qiang"},{"family":"Zhang","given":"Bo"},{"family":"Wang","given":"Yong-Qing"},{"family":"He","given":"Da"}],"issued":{"date-parts":[["2013",8]]}}},{"id":58,"uris":["http://zotero.org/users/4682340/items/CQI8I2UY"],"uri":["http://zotero.org/users/4682340/items/CQI8I2UY"],"itemData":{"id":58,"type":"article-journal","title":"Effectiveness of posterior decompression for patients with ossification of the posterior longitudinal ligament in the thoracic spine: usefulness of the ossification-kyphosis angle on MRI","container-title":"Spine","page":"E26-30","volume":"31","issue":"1","source":"PubMed","abstract":"STUDY DESIGN: A reliability study was conducted.\nOBJECTIVE: To report the utility of the ossification- kyphosis angle of a decompression site in the sagittal view of MRI in the preoperative evaluation of the effectiveness of posterior decompression for patients with ossification of the posterior longitudinal ligament in the thoracic spine.\nSUMMARY OF BACKGROUND DATA: In patients with ossification of the posterior longitudinal ligament, in the thoracic spine, posterior decompression may not always be effective for those with physiologic kyphosis; however, posterior decompression is sometimes useful for patients with multilevel lesions or with ossification of the ligamentum flavum. Therefore, it is necessary to evaluate the indications or limitations of posterior decompression before surgery.\nMETHODS: The indications or limitations of posterior decompression for this disease were reviewed from the findings of intraoperative ultrasonography and various parameters on preoperative imaging in 22 patients with thoracic myelopathy.\nRESULTS: Thirteen patients had echo-free space and 9 patients had no echo-free space in intraoperative ultrasonography after posterior decompression. In the kyphosis angle of the decompression site and the configuration of the maximal prominent OPLL, there was no significant difference between the group with echo-free space and the group without echo-free space (P = 0.49, P = 0.55). On the other hand, the ossification-kyphosis angle of the decompression site was more than 23 degrees in all patients with no echo-free space (23 degrees -34 degrees , 28.2 degrees +/- 3.6 degrees ), and it was less than 23 degrees in all patients with echo-free space (10 degrees -23 degrees , 17.4 degrees +/- 4.1 degrees ). There was also significant difference between the groups statistically (P &lt; 0.01, P = 1.50789E-06). In addition, in the occupation rate of the greatest prominence of the OPLL, there was statistically significant difference between the groups (P = 0.032).\nCONCLUSION: The ossification-kyphosis angle in the sagittal view of MRI has potential as an indicator of the effectiveness of posterior decompression in this disease. It is thought that there is a critical point of posterior decompression at nearly 23 degrees of the ossification-kyphosis angle of the decompression site. When the ossification-kyphosis angle is more than 20 degrees , the presence of echo free space should be carefully confirmed in intraoperative ultrasonography.","ISSN":"1528-1159","note":"PMID: 16395163","shortTitle":"Effectiveness of posterior decompression for patients with ossification of the posterior longitudinal ligament in the thoracic spine","journalAbbreviation":"Spine","language":"eng","author":[{"family":"Tokuhashi","given":"Yasuaki"},{"family":"Matsuzaki","given":"Hiromi"},{"family":"Oda","given":"Hiroshi"},{"family":"Uei","given":"Hiroshi"}],"issued":{"date-parts":[["2006",1,1]]}}}],"schema":"https://github.com/citation-style-language/schema/raw/master/csl-citation.json"} </w:instrText>
      </w:r>
      <w:r w:rsidR="000C1773" w:rsidRPr="0076797F">
        <w:rPr>
          <w:color w:val="auto"/>
        </w:rPr>
        <w:fldChar w:fldCharType="separate"/>
      </w:r>
      <w:r w:rsidR="00024A99" w:rsidRPr="0076797F">
        <w:rPr>
          <w:vertAlign w:val="superscript"/>
        </w:rPr>
        <w:t>13,14,24</w:t>
      </w:r>
      <w:r w:rsidR="00897934">
        <w:rPr>
          <w:vertAlign w:val="superscript"/>
        </w:rPr>
        <w:t>-</w:t>
      </w:r>
      <w:r w:rsidR="00024A99" w:rsidRPr="0076797F">
        <w:rPr>
          <w:vertAlign w:val="superscript"/>
        </w:rPr>
        <w:t>34</w:t>
      </w:r>
      <w:r w:rsidR="000C1773" w:rsidRPr="0076797F">
        <w:fldChar w:fldCharType="end"/>
      </w:r>
      <w:r w:rsidR="0050000D" w:rsidRPr="0076797F">
        <w:rPr>
          <w:color w:val="auto"/>
        </w:rPr>
        <w:t xml:space="preserve">. In a symptomatic thoracic disc herniation resection by </w:t>
      </w:r>
      <w:r w:rsidR="00897934">
        <w:rPr>
          <w:color w:val="auto"/>
        </w:rPr>
        <w:t xml:space="preserve">a </w:t>
      </w:r>
      <w:r w:rsidR="0050000D" w:rsidRPr="0076797F">
        <w:rPr>
          <w:color w:val="auto"/>
        </w:rPr>
        <w:t xml:space="preserve">posterior approach, </w:t>
      </w:r>
      <w:r w:rsidR="00897934">
        <w:rPr>
          <w:color w:val="auto"/>
        </w:rPr>
        <w:t xml:space="preserve">an </w:t>
      </w:r>
      <w:r w:rsidR="0050000D" w:rsidRPr="0076797F">
        <w:rPr>
          <w:color w:val="auto"/>
        </w:rPr>
        <w:t xml:space="preserve">intraoperative ultrasound aided in evaluating </w:t>
      </w:r>
      <w:r w:rsidR="00897934">
        <w:rPr>
          <w:color w:val="auto"/>
        </w:rPr>
        <w:t xml:space="preserve">the </w:t>
      </w:r>
      <w:r w:rsidR="0050000D" w:rsidRPr="0076797F">
        <w:rPr>
          <w:color w:val="auto"/>
        </w:rPr>
        <w:t xml:space="preserve">decompression and ensuring </w:t>
      </w:r>
      <w:r w:rsidR="00F54A1E" w:rsidRPr="0076797F">
        <w:rPr>
          <w:color w:val="auto"/>
        </w:rPr>
        <w:t xml:space="preserve">all compressive disc fragments were </w:t>
      </w:r>
      <w:r w:rsidR="001552EC" w:rsidRPr="0076797F">
        <w:rPr>
          <w:color w:val="auto"/>
        </w:rPr>
        <w:t>excised (</w:t>
      </w:r>
      <w:r w:rsidR="0076797F" w:rsidRPr="0076797F">
        <w:rPr>
          <w:b/>
          <w:color w:val="auto"/>
        </w:rPr>
        <w:t>Figure</w:t>
      </w:r>
      <w:r w:rsidR="00897934">
        <w:rPr>
          <w:b/>
          <w:color w:val="auto"/>
        </w:rPr>
        <w:t>s</w:t>
      </w:r>
      <w:r w:rsidR="0076797F" w:rsidRPr="0076797F">
        <w:rPr>
          <w:b/>
          <w:color w:val="auto"/>
        </w:rPr>
        <w:t xml:space="preserve"> 4</w:t>
      </w:r>
      <w:r w:rsidR="00897934">
        <w:rPr>
          <w:color w:val="auto"/>
        </w:rPr>
        <w:t xml:space="preserve"> and</w:t>
      </w:r>
      <w:r w:rsidR="001552EC" w:rsidRPr="0076797F">
        <w:rPr>
          <w:color w:val="auto"/>
        </w:rPr>
        <w:t xml:space="preserve"> </w:t>
      </w:r>
      <w:r w:rsidR="001552EC" w:rsidRPr="00B425BB">
        <w:rPr>
          <w:b/>
          <w:color w:val="auto"/>
        </w:rPr>
        <w:t>5</w:t>
      </w:r>
      <w:r w:rsidR="001552EC" w:rsidRPr="0076797F">
        <w:rPr>
          <w:color w:val="auto"/>
        </w:rPr>
        <w:t>)</w:t>
      </w:r>
      <w:r w:rsidR="00F54A1E" w:rsidRPr="0076797F">
        <w:rPr>
          <w:color w:val="auto"/>
        </w:rPr>
        <w:t xml:space="preserve">. </w:t>
      </w:r>
      <w:r w:rsidR="00F15012" w:rsidRPr="0076797F">
        <w:rPr>
          <w:color w:val="auto"/>
        </w:rPr>
        <w:t xml:space="preserve">Similarly, in the case of a lumbar burst fracture, </w:t>
      </w:r>
      <w:r w:rsidR="00897934">
        <w:rPr>
          <w:color w:val="auto"/>
        </w:rPr>
        <w:t xml:space="preserve">an </w:t>
      </w:r>
      <w:r w:rsidR="00F15012" w:rsidRPr="0076797F">
        <w:rPr>
          <w:color w:val="auto"/>
        </w:rPr>
        <w:t xml:space="preserve">intraoperative ultrasound was useful in </w:t>
      </w:r>
      <w:r w:rsidR="00802DB2" w:rsidRPr="0076797F">
        <w:rPr>
          <w:color w:val="auto"/>
        </w:rPr>
        <w:t xml:space="preserve">confirming adequate decompression and </w:t>
      </w:r>
      <w:r w:rsidR="00897934">
        <w:rPr>
          <w:color w:val="auto"/>
        </w:rPr>
        <w:t xml:space="preserve">the </w:t>
      </w:r>
      <w:r w:rsidR="00802DB2" w:rsidRPr="0076797F">
        <w:rPr>
          <w:color w:val="auto"/>
        </w:rPr>
        <w:t xml:space="preserve">removal of all fragments </w:t>
      </w:r>
      <w:r w:rsidR="001552EC" w:rsidRPr="0076797F">
        <w:rPr>
          <w:color w:val="auto"/>
        </w:rPr>
        <w:t>(</w:t>
      </w:r>
      <w:r w:rsidR="0076797F" w:rsidRPr="0076797F">
        <w:rPr>
          <w:b/>
          <w:color w:val="auto"/>
        </w:rPr>
        <w:t>Figure</w:t>
      </w:r>
      <w:r w:rsidR="00897934">
        <w:rPr>
          <w:b/>
          <w:color w:val="auto"/>
        </w:rPr>
        <w:t>s</w:t>
      </w:r>
      <w:r w:rsidR="0076797F" w:rsidRPr="0076797F">
        <w:rPr>
          <w:b/>
          <w:color w:val="auto"/>
        </w:rPr>
        <w:t xml:space="preserve"> 6</w:t>
      </w:r>
      <w:r w:rsidR="00897934">
        <w:rPr>
          <w:color w:val="auto"/>
        </w:rPr>
        <w:t xml:space="preserve"> and</w:t>
      </w:r>
      <w:r w:rsidR="00D47B6B" w:rsidRPr="0076797F">
        <w:rPr>
          <w:color w:val="auto"/>
        </w:rPr>
        <w:t xml:space="preserve"> </w:t>
      </w:r>
      <w:r w:rsidR="00D47B6B" w:rsidRPr="00B425BB">
        <w:rPr>
          <w:b/>
          <w:color w:val="auto"/>
        </w:rPr>
        <w:t>7</w:t>
      </w:r>
      <w:r w:rsidR="001552EC" w:rsidRPr="0076797F">
        <w:rPr>
          <w:color w:val="auto"/>
        </w:rPr>
        <w:t>)</w:t>
      </w:r>
      <w:r w:rsidR="00D47B6B" w:rsidRPr="0076797F">
        <w:rPr>
          <w:color w:val="auto"/>
        </w:rPr>
        <w:t>.</w:t>
      </w:r>
    </w:p>
    <w:p w14:paraId="746D9636" w14:textId="77777777" w:rsidR="00CB14D1" w:rsidRPr="0076797F" w:rsidRDefault="00CB14D1" w:rsidP="00B425BB">
      <w:pPr>
        <w:widowControl/>
        <w:contextualSpacing/>
        <w:rPr>
          <w:color w:val="808080" w:themeColor="background1" w:themeShade="80"/>
        </w:rPr>
      </w:pPr>
    </w:p>
    <w:p w14:paraId="3C9083F6" w14:textId="6FDACE8A" w:rsidR="00B32616" w:rsidRPr="0076797F" w:rsidRDefault="06BC42AE" w:rsidP="00B425BB">
      <w:pPr>
        <w:widowControl/>
        <w:contextualSpacing/>
        <w:rPr>
          <w:b/>
          <w:bCs/>
        </w:rPr>
      </w:pPr>
      <w:r w:rsidRPr="0076797F">
        <w:rPr>
          <w:b/>
          <w:bCs/>
        </w:rPr>
        <w:t>FIGURE AND TABLE LEGENDS:</w:t>
      </w:r>
    </w:p>
    <w:p w14:paraId="38326A90" w14:textId="77777777" w:rsidR="00D61C19" w:rsidRPr="0076797F" w:rsidRDefault="00D61C19" w:rsidP="00B425BB">
      <w:pPr>
        <w:widowControl/>
        <w:contextualSpacing/>
        <w:rPr>
          <w:color w:val="808080" w:themeColor="text1" w:themeTint="7F"/>
        </w:rPr>
      </w:pPr>
    </w:p>
    <w:p w14:paraId="3F83BDF2" w14:textId="6B5B3507" w:rsidR="00D45EB6" w:rsidRPr="0076797F" w:rsidRDefault="0076797F" w:rsidP="00B425BB">
      <w:pPr>
        <w:widowControl/>
        <w:rPr>
          <w:b/>
          <w:bCs/>
        </w:rPr>
      </w:pPr>
      <w:r w:rsidRPr="0076797F">
        <w:rPr>
          <w:b/>
          <w:bCs/>
        </w:rPr>
        <w:t>Table 1</w:t>
      </w:r>
      <w:r w:rsidR="00FD5507">
        <w:rPr>
          <w:b/>
          <w:bCs/>
        </w:rPr>
        <w:t>:</w:t>
      </w:r>
      <w:r w:rsidR="06BC42AE" w:rsidRPr="0076797F">
        <w:rPr>
          <w:b/>
          <w:bCs/>
        </w:rPr>
        <w:t xml:space="preserve"> Comparison of intraoperative imaging techniques</w:t>
      </w:r>
      <w:r w:rsidR="00FD5507">
        <w:rPr>
          <w:b/>
          <w:bCs/>
        </w:rPr>
        <w:t>.</w:t>
      </w:r>
    </w:p>
    <w:p w14:paraId="3C1AC388" w14:textId="77777777" w:rsidR="00D45EB6" w:rsidRPr="0076797F" w:rsidRDefault="00D45EB6" w:rsidP="00B425BB">
      <w:pPr>
        <w:widowControl/>
      </w:pPr>
    </w:p>
    <w:p w14:paraId="69CC1158" w14:textId="37753EAC" w:rsidR="00D45EB6" w:rsidRPr="0076797F" w:rsidRDefault="0076797F" w:rsidP="00B425BB">
      <w:pPr>
        <w:widowControl/>
      </w:pPr>
      <w:r w:rsidRPr="0076797F">
        <w:rPr>
          <w:b/>
          <w:bCs/>
        </w:rPr>
        <w:t>Figure 1</w:t>
      </w:r>
      <w:r w:rsidR="00FD5507">
        <w:rPr>
          <w:b/>
          <w:bCs/>
        </w:rPr>
        <w:t>:</w:t>
      </w:r>
      <w:r w:rsidR="00D15CAB" w:rsidRPr="0076797F">
        <w:rPr>
          <w:b/>
          <w:bCs/>
        </w:rPr>
        <w:t xml:space="preserve"> Preoperative images </w:t>
      </w:r>
      <w:r w:rsidR="00584E9F" w:rsidRPr="0076797F">
        <w:rPr>
          <w:b/>
          <w:bCs/>
        </w:rPr>
        <w:t>reveal</w:t>
      </w:r>
      <w:r w:rsidR="00E37F5D" w:rsidRPr="0076797F">
        <w:rPr>
          <w:b/>
          <w:bCs/>
        </w:rPr>
        <w:t xml:space="preserve"> </w:t>
      </w:r>
      <w:r w:rsidR="00FD5507">
        <w:rPr>
          <w:b/>
          <w:bCs/>
        </w:rPr>
        <w:t xml:space="preserve">an </w:t>
      </w:r>
      <w:r w:rsidR="00E37F5D" w:rsidRPr="0076797F">
        <w:rPr>
          <w:b/>
          <w:bCs/>
        </w:rPr>
        <w:t>intramedullary lesion.</w:t>
      </w:r>
      <w:r w:rsidR="00D45EB6" w:rsidRPr="0076797F">
        <w:rPr>
          <w:b/>
          <w:bCs/>
        </w:rPr>
        <w:t xml:space="preserve"> </w:t>
      </w:r>
      <w:r w:rsidR="00D45EB6" w:rsidRPr="0076797F">
        <w:rPr>
          <w:bCs/>
        </w:rPr>
        <w:t xml:space="preserve">A 54-year-old male with no significant past medical history </w:t>
      </w:r>
      <w:r w:rsidR="00EF4AF0">
        <w:rPr>
          <w:bCs/>
        </w:rPr>
        <w:t>came in</w:t>
      </w:r>
      <w:r w:rsidR="00D45EB6" w:rsidRPr="0076797F">
        <w:rPr>
          <w:bCs/>
        </w:rPr>
        <w:t xml:space="preserve"> with a 1-month history of fever.</w:t>
      </w:r>
      <w:r w:rsidR="00D45EB6" w:rsidRPr="0076797F">
        <w:rPr>
          <w:b/>
          <w:bCs/>
        </w:rPr>
        <w:t xml:space="preserve"> </w:t>
      </w:r>
      <w:r w:rsidR="00D45EB6" w:rsidRPr="0076797F">
        <w:rPr>
          <w:bCs/>
        </w:rPr>
        <w:t xml:space="preserve">A cervical MRI revealed a C6 intramedullary lesion. The mass size did not change after 1 month and </w:t>
      </w:r>
      <w:r w:rsidR="00CA65A7">
        <w:rPr>
          <w:bCs/>
        </w:rPr>
        <w:t xml:space="preserve">an </w:t>
      </w:r>
      <w:r w:rsidR="00D45EB6" w:rsidRPr="0076797F">
        <w:rPr>
          <w:bCs/>
        </w:rPr>
        <w:t xml:space="preserve">extensive workup did not reveal other possible causes of his fever. </w:t>
      </w:r>
      <w:r w:rsidR="00CA65A7">
        <w:rPr>
          <w:bCs/>
        </w:rPr>
        <w:t>The p</w:t>
      </w:r>
      <w:r w:rsidR="00D45EB6" w:rsidRPr="0076797F">
        <w:rPr>
          <w:bCs/>
        </w:rPr>
        <w:t xml:space="preserve">atient was subsequently brought to the operating room for </w:t>
      </w:r>
      <w:r w:rsidR="00CA65A7">
        <w:rPr>
          <w:bCs/>
        </w:rPr>
        <w:t xml:space="preserve">a </w:t>
      </w:r>
      <w:r w:rsidR="00D45EB6" w:rsidRPr="0076797F">
        <w:rPr>
          <w:bCs/>
        </w:rPr>
        <w:t>definitive diagnosis.</w:t>
      </w:r>
      <w:r w:rsidR="00D45EB6" w:rsidRPr="00EF4AF0">
        <w:t xml:space="preserve"> </w:t>
      </w:r>
      <w:r w:rsidR="00D45EB6" w:rsidRPr="00B425BB">
        <w:rPr>
          <w:bCs/>
        </w:rPr>
        <w:t>(</w:t>
      </w:r>
      <w:r w:rsidR="00D45EB6" w:rsidRPr="0076797F">
        <w:rPr>
          <w:b/>
          <w:bCs/>
        </w:rPr>
        <w:t>A</w:t>
      </w:r>
      <w:r w:rsidR="00D45EB6" w:rsidRPr="00B425BB">
        <w:rPr>
          <w:bCs/>
        </w:rPr>
        <w:t xml:space="preserve">) </w:t>
      </w:r>
      <w:r w:rsidR="00CA65A7">
        <w:rPr>
          <w:bCs/>
        </w:rPr>
        <w:t xml:space="preserve">A </w:t>
      </w:r>
      <w:r w:rsidR="00CA65A7">
        <w:t>s</w:t>
      </w:r>
      <w:r w:rsidR="00D45EB6" w:rsidRPr="0076797F">
        <w:t>agittal T2-weighted MRI revealed an intramedullary lesion at C5-</w:t>
      </w:r>
      <w:r w:rsidR="00CA65A7">
        <w:t>C</w:t>
      </w:r>
      <w:r w:rsidR="00D45EB6" w:rsidRPr="0076797F">
        <w:t>7</w:t>
      </w:r>
      <w:r w:rsidR="00CA65A7">
        <w:t>,</w:t>
      </w:r>
      <w:r w:rsidR="00D45EB6" w:rsidRPr="0076797F">
        <w:t xml:space="preserve"> with </w:t>
      </w:r>
      <w:r w:rsidR="00CA65A7">
        <w:t xml:space="preserve">a </w:t>
      </w:r>
      <w:r w:rsidR="00D45EB6" w:rsidRPr="0076797F">
        <w:t>fluid collection at the top of the mass.</w:t>
      </w:r>
      <w:r w:rsidR="00D45EB6" w:rsidRPr="00EF4AF0">
        <w:t xml:space="preserve"> </w:t>
      </w:r>
      <w:r w:rsidR="00D45EB6" w:rsidRPr="00B425BB">
        <w:rPr>
          <w:bCs/>
        </w:rPr>
        <w:t>(</w:t>
      </w:r>
      <w:r w:rsidR="00D45EB6" w:rsidRPr="0076797F">
        <w:rPr>
          <w:b/>
          <w:bCs/>
        </w:rPr>
        <w:t>B</w:t>
      </w:r>
      <w:r w:rsidR="00D45EB6" w:rsidRPr="00B425BB">
        <w:rPr>
          <w:bCs/>
        </w:rPr>
        <w:t xml:space="preserve">) </w:t>
      </w:r>
      <w:r w:rsidR="00CA65A7">
        <w:rPr>
          <w:bCs/>
        </w:rPr>
        <w:t xml:space="preserve">This panel shows a </w:t>
      </w:r>
      <w:r w:rsidR="00CA65A7">
        <w:t>s</w:t>
      </w:r>
      <w:r w:rsidR="00D45EB6" w:rsidRPr="0076797F">
        <w:t>agittal T1-weighted MRI.</w:t>
      </w:r>
      <w:r w:rsidR="00D45EB6" w:rsidRPr="00EF4AF0">
        <w:t xml:space="preserve"> </w:t>
      </w:r>
      <w:r w:rsidR="00D45EB6" w:rsidRPr="00B425BB">
        <w:rPr>
          <w:bCs/>
        </w:rPr>
        <w:t>(</w:t>
      </w:r>
      <w:r w:rsidR="00D45EB6" w:rsidRPr="0076797F">
        <w:rPr>
          <w:b/>
          <w:bCs/>
        </w:rPr>
        <w:t>C</w:t>
      </w:r>
      <w:r w:rsidR="00D45EB6" w:rsidRPr="00B425BB">
        <w:rPr>
          <w:bCs/>
        </w:rPr>
        <w:t xml:space="preserve">) </w:t>
      </w:r>
      <w:r w:rsidR="00CA65A7">
        <w:t>A s</w:t>
      </w:r>
      <w:r w:rsidR="00D45EB6" w:rsidRPr="0076797F">
        <w:t xml:space="preserve">agittal contrast-enhanced MRI shows scant rim enhancement. </w:t>
      </w:r>
      <w:r w:rsidR="00D45EB6" w:rsidRPr="00B425BB">
        <w:rPr>
          <w:bCs/>
        </w:rPr>
        <w:t>(</w:t>
      </w:r>
      <w:r w:rsidR="00D45EB6" w:rsidRPr="0076797F">
        <w:rPr>
          <w:b/>
          <w:bCs/>
        </w:rPr>
        <w:t>D</w:t>
      </w:r>
      <w:r w:rsidR="00D45EB6" w:rsidRPr="00B425BB">
        <w:rPr>
          <w:bCs/>
        </w:rPr>
        <w:t xml:space="preserve">) </w:t>
      </w:r>
      <w:r w:rsidR="00CA65A7">
        <w:rPr>
          <w:bCs/>
        </w:rPr>
        <w:t xml:space="preserve">This panel shows an </w:t>
      </w:r>
      <w:r w:rsidR="00CA65A7">
        <w:t>a</w:t>
      </w:r>
      <w:r w:rsidR="00D45EB6" w:rsidRPr="0076797F">
        <w:t>xial T2-weighted MRI at the level of the fluid collection.</w:t>
      </w:r>
      <w:r w:rsidR="00D45EB6" w:rsidRPr="00EF4AF0">
        <w:t xml:space="preserve"> </w:t>
      </w:r>
      <w:r w:rsidR="00D45EB6" w:rsidRPr="00B425BB">
        <w:rPr>
          <w:bCs/>
        </w:rPr>
        <w:t>(</w:t>
      </w:r>
      <w:r w:rsidR="00D45EB6" w:rsidRPr="0076797F">
        <w:rPr>
          <w:b/>
          <w:bCs/>
        </w:rPr>
        <w:t>E</w:t>
      </w:r>
      <w:r w:rsidR="00D45EB6" w:rsidRPr="00B425BB">
        <w:rPr>
          <w:bCs/>
        </w:rPr>
        <w:t xml:space="preserve">) </w:t>
      </w:r>
      <w:r w:rsidR="00CA65A7">
        <w:t>This panel shows an a</w:t>
      </w:r>
      <w:r w:rsidR="00D45EB6" w:rsidRPr="0076797F">
        <w:t xml:space="preserve">xial T2-weighted MRI of the lower part of the lesion. </w:t>
      </w:r>
      <w:r w:rsidR="0015334B" w:rsidRPr="0076797F">
        <w:t>*</w:t>
      </w:r>
      <w:r w:rsidR="00394337" w:rsidRPr="0076797F">
        <w:t>This figure has been modified from Vasudeva</w:t>
      </w:r>
      <w:r w:rsidRPr="0076797F">
        <w:rPr>
          <w:i/>
        </w:rPr>
        <w:t xml:space="preserve"> et al</w:t>
      </w:r>
      <w:r w:rsidR="00FD5507">
        <w:rPr>
          <w:i/>
        </w:rPr>
        <w:t>.</w:t>
      </w:r>
      <w:r w:rsidR="0015334B" w:rsidRPr="0076797F">
        <w:fldChar w:fldCharType="begin"/>
      </w:r>
      <w:r w:rsidR="00024A99" w:rsidRPr="0076797F">
        <w:instrText xml:space="preserve"> ADDIN ZOTERO_ITEM CSL_CITATION {"citationID":"a2eko0ujs4r","properties":{"formattedCitation":"\\super 35\\nosupersub{}","plainCitation":"35","noteIndex":0},"citationItems":[{"id":83,"uris":["http://zotero.org/users/4682340/items/RRW2XLEF"],"uri":["http://zotero.org/users/4682340/items/RRW2XLEF"],"itemData":{"id":83,"type":"article-journal","title":"Use of Intraoperative Ultrasound During Spinal Surgery","container-title":"Global Spine Journal","page":"648-656","volume":"7","issue":"7","source":"SAGE Journals","abstract":"Study Design:Review and technical report.Objective:Intraoperative ultrasound has been used by spine surgeons since the early 1980s. Since that time, more advanced modes of intraoperative imaging and navigation have become widely available. Although the use of ultrasound during spine surgery has fallen out of favor, it remains the only true real-time imaging modality that allows surgeons to visualize soft tissue anatomy instantly and continuously while operating. It is our objective to demonstrate that for this reason, ultrasound is a useful adjunctive technique for spine surgeons, especially when approaching intradural lesions or when addressing pathology in the ventral spinal canal via a posterior approach.Methods:Using PubMed, the existing literature regarding the use of intraoperative ultrasound during spinal surgery was evaluated. Also, surgical case logs were reviewed to identify spinal operations during which intraoperative ultrasound was used. Illustrative cases were selected and reviewed in detail.Results:This article provides a brief review of the history of intraoperative ultrasound in spine surgery and describes certain surgical scenarios during which this technique might be useful. Several illustrative cases are provided from our own experience.Conclusions:Surgeons should consider the use of intraoperative ultrasound when approaching intradural lesions or when addressing pathology ventral to the thecal sac via a posterior approach.","DOI":"10.1177/2192568217700100","ISSN":"2192-5682","journalAbbreviation":"Global Spine Journal","language":"en","author":[{"family":"Vasudeva","given":"Viren S."},{"family":"Abd-El-Barr","given":"Muhammad"},{"family":"Pompeu","given":"Yuri A."},{"family":"Karhade","given":"Aditya"},{"family":"Groff","given":"Michael W."},{"family":"Lu","given":"Yi"}],"issued":{"date-parts":[["2017",10,1]]}}}],"schema":"https://github.com/citation-style-language/schema/raw/master/csl-citation.json"} </w:instrText>
      </w:r>
      <w:r w:rsidR="0015334B" w:rsidRPr="0076797F">
        <w:fldChar w:fldCharType="separate"/>
      </w:r>
      <w:r w:rsidR="00024A99" w:rsidRPr="0076797F">
        <w:rPr>
          <w:vertAlign w:val="superscript"/>
        </w:rPr>
        <w:t>35</w:t>
      </w:r>
      <w:r w:rsidR="0015334B" w:rsidRPr="0076797F">
        <w:fldChar w:fldCharType="end"/>
      </w:r>
      <w:r w:rsidR="0015334B" w:rsidRPr="0076797F">
        <w:t>.</w:t>
      </w:r>
    </w:p>
    <w:p w14:paraId="54C24E1C" w14:textId="77777777" w:rsidR="00D45EB6" w:rsidRPr="0076797F" w:rsidRDefault="00D45EB6" w:rsidP="00B425BB">
      <w:pPr>
        <w:widowControl/>
      </w:pPr>
    </w:p>
    <w:p w14:paraId="3D3B6CA7" w14:textId="6A881C37" w:rsidR="00D45EB6" w:rsidRPr="0076797F" w:rsidRDefault="0076797F" w:rsidP="00B425BB">
      <w:pPr>
        <w:widowControl/>
      </w:pPr>
      <w:r w:rsidRPr="0076797F">
        <w:rPr>
          <w:b/>
          <w:bCs/>
        </w:rPr>
        <w:lastRenderedPageBreak/>
        <w:t>Figure 2</w:t>
      </w:r>
      <w:r w:rsidR="00FD5507">
        <w:rPr>
          <w:b/>
          <w:bCs/>
        </w:rPr>
        <w:t>:</w:t>
      </w:r>
      <w:r w:rsidR="00EA339C" w:rsidRPr="0076797F">
        <w:rPr>
          <w:b/>
          <w:bCs/>
        </w:rPr>
        <w:t xml:space="preserve"> Intraoperative ultrasound of the spinal cord after </w:t>
      </w:r>
      <w:r w:rsidR="00FD5507">
        <w:rPr>
          <w:b/>
          <w:bCs/>
        </w:rPr>
        <w:t xml:space="preserve">a </w:t>
      </w:r>
      <w:r w:rsidR="00EA339C" w:rsidRPr="0076797F">
        <w:rPr>
          <w:b/>
          <w:bCs/>
        </w:rPr>
        <w:t>laminectomy.</w:t>
      </w:r>
      <w:r w:rsidR="00D45EB6" w:rsidRPr="0076797F">
        <w:rPr>
          <w:b/>
          <w:bCs/>
        </w:rPr>
        <w:t xml:space="preserve"> </w:t>
      </w:r>
      <w:r w:rsidR="00CA65A7" w:rsidRPr="00B425BB">
        <w:rPr>
          <w:bCs/>
        </w:rPr>
        <w:t xml:space="preserve">The </w:t>
      </w:r>
      <w:r w:rsidR="00CA65A7">
        <w:rPr>
          <w:bCs/>
        </w:rPr>
        <w:t>p</w:t>
      </w:r>
      <w:r w:rsidR="00D45EB6" w:rsidRPr="0076797F">
        <w:rPr>
          <w:bCs/>
        </w:rPr>
        <w:t>atient underwent a C5-</w:t>
      </w:r>
      <w:r w:rsidR="00CA65A7">
        <w:rPr>
          <w:bCs/>
        </w:rPr>
        <w:t>C</w:t>
      </w:r>
      <w:r w:rsidR="00D45EB6" w:rsidRPr="0076797F">
        <w:rPr>
          <w:bCs/>
        </w:rPr>
        <w:t xml:space="preserve">7 laminectomy and </w:t>
      </w:r>
      <w:r w:rsidR="00CA65A7">
        <w:rPr>
          <w:bCs/>
        </w:rPr>
        <w:t xml:space="preserve">a </w:t>
      </w:r>
      <w:r w:rsidR="00D45EB6" w:rsidRPr="0076797F">
        <w:rPr>
          <w:bCs/>
        </w:rPr>
        <w:t>subsequent resection of the intramedullary lesion.</w:t>
      </w:r>
      <w:r w:rsidR="00D45EB6" w:rsidRPr="0076797F">
        <w:rPr>
          <w:b/>
          <w:bCs/>
        </w:rPr>
        <w:t xml:space="preserve"> </w:t>
      </w:r>
      <w:r w:rsidR="00CA65A7">
        <w:rPr>
          <w:b/>
          <w:bCs/>
        </w:rPr>
        <w:t xml:space="preserve">An </w:t>
      </w:r>
      <w:r w:rsidR="00CA65A7">
        <w:rPr>
          <w:bCs/>
        </w:rPr>
        <w:t>i</w:t>
      </w:r>
      <w:r w:rsidR="00D45EB6" w:rsidRPr="0076797F">
        <w:rPr>
          <w:bCs/>
        </w:rPr>
        <w:t>ntraoperative ultrasound was used to guide the surgical path through the spinal cord until the tumor could be visualized.</w:t>
      </w:r>
      <w:r w:rsidR="00D45EB6" w:rsidRPr="00EF4AF0">
        <w:t xml:space="preserve"> </w:t>
      </w:r>
      <w:r w:rsidR="00D45EB6" w:rsidRPr="00B425BB">
        <w:rPr>
          <w:bCs/>
        </w:rPr>
        <w:t>(</w:t>
      </w:r>
      <w:r w:rsidR="00D45EB6" w:rsidRPr="0076797F">
        <w:rPr>
          <w:b/>
          <w:bCs/>
        </w:rPr>
        <w:t>A</w:t>
      </w:r>
      <w:r w:rsidR="00D45EB6" w:rsidRPr="00B425BB">
        <w:rPr>
          <w:bCs/>
        </w:rPr>
        <w:t xml:space="preserve">) </w:t>
      </w:r>
      <w:r w:rsidR="00CA65A7">
        <w:rPr>
          <w:bCs/>
        </w:rPr>
        <w:t xml:space="preserve">The </w:t>
      </w:r>
      <w:r w:rsidR="00CA65A7">
        <w:t>i</w:t>
      </w:r>
      <w:r w:rsidR="00D45EB6" w:rsidRPr="0076797F">
        <w:t xml:space="preserve">ntraoperative ultrasound correlated with preoperative MRI imaging, revealing </w:t>
      </w:r>
      <w:r w:rsidR="00CA65A7">
        <w:t xml:space="preserve">a </w:t>
      </w:r>
      <w:r w:rsidR="00D45EB6" w:rsidRPr="0076797F">
        <w:t>fluid collection (white arrow).</w:t>
      </w:r>
      <w:r w:rsidR="00D45EB6" w:rsidRPr="00EF4AF0">
        <w:t xml:space="preserve"> </w:t>
      </w:r>
      <w:r w:rsidR="00D45EB6" w:rsidRPr="00B425BB">
        <w:rPr>
          <w:bCs/>
        </w:rPr>
        <w:t>(</w:t>
      </w:r>
      <w:r w:rsidR="00D45EB6" w:rsidRPr="0076797F">
        <w:rPr>
          <w:b/>
          <w:bCs/>
        </w:rPr>
        <w:t>B</w:t>
      </w:r>
      <w:r w:rsidR="00D45EB6" w:rsidRPr="00B425BB">
        <w:rPr>
          <w:bCs/>
        </w:rPr>
        <w:t xml:space="preserve">) </w:t>
      </w:r>
      <w:r w:rsidR="00CA65A7">
        <w:rPr>
          <w:bCs/>
        </w:rPr>
        <w:t xml:space="preserve">An </w:t>
      </w:r>
      <w:r w:rsidR="00CA65A7">
        <w:t>a</w:t>
      </w:r>
      <w:r w:rsidR="00D45EB6" w:rsidRPr="0076797F">
        <w:t xml:space="preserve">xial intraoperative ultrasound shows </w:t>
      </w:r>
      <w:r w:rsidR="00CA65A7">
        <w:t xml:space="preserve">the </w:t>
      </w:r>
      <w:r w:rsidR="00D45EB6" w:rsidRPr="0076797F">
        <w:t xml:space="preserve">mass encompassing </w:t>
      </w:r>
      <w:proofErr w:type="gramStart"/>
      <w:r w:rsidR="00CA65A7">
        <w:t xml:space="preserve">the </w:t>
      </w:r>
      <w:r w:rsidR="00D45EB6" w:rsidRPr="0076797F">
        <w:t>majority of</w:t>
      </w:r>
      <w:proofErr w:type="gramEnd"/>
      <w:r w:rsidR="00D45EB6" w:rsidRPr="0076797F">
        <w:t xml:space="preserve"> the spinal cord.</w:t>
      </w:r>
      <w:r w:rsidR="00D45EB6" w:rsidRPr="00EF4AF0">
        <w:t xml:space="preserve"> </w:t>
      </w:r>
      <w:r w:rsidR="00D45EB6" w:rsidRPr="00B425BB">
        <w:rPr>
          <w:bCs/>
        </w:rPr>
        <w:t>(</w:t>
      </w:r>
      <w:r w:rsidR="00D45EB6" w:rsidRPr="0076797F">
        <w:rPr>
          <w:b/>
          <w:bCs/>
        </w:rPr>
        <w:t>C</w:t>
      </w:r>
      <w:r w:rsidR="00D45EB6" w:rsidRPr="00B425BB">
        <w:rPr>
          <w:bCs/>
        </w:rPr>
        <w:t xml:space="preserve">) </w:t>
      </w:r>
      <w:r w:rsidR="00364E8C" w:rsidRPr="0076797F">
        <w:rPr>
          <w:bCs/>
        </w:rPr>
        <w:t xml:space="preserve">A </w:t>
      </w:r>
      <w:r w:rsidR="00434D01" w:rsidRPr="0076797F">
        <w:rPr>
          <w:bCs/>
        </w:rPr>
        <w:t xml:space="preserve">0.5 cm x 0.5 cm </w:t>
      </w:r>
      <w:r w:rsidR="00364E8C" w:rsidRPr="0076797F">
        <w:rPr>
          <w:bCs/>
        </w:rPr>
        <w:t xml:space="preserve">piece of sterile compressed sponge </w:t>
      </w:r>
      <w:r w:rsidR="00D45EB6" w:rsidRPr="0076797F">
        <w:t>(white arrow) was used during the operation to confirm the caudal limit of the tumor.</w:t>
      </w:r>
      <w:r w:rsidR="00D45EB6" w:rsidRPr="00EF4AF0">
        <w:t xml:space="preserve"> </w:t>
      </w:r>
      <w:r w:rsidR="00D45EB6" w:rsidRPr="00B425BB">
        <w:rPr>
          <w:bCs/>
        </w:rPr>
        <w:t>(</w:t>
      </w:r>
      <w:r w:rsidR="00D45EB6" w:rsidRPr="0076797F">
        <w:rPr>
          <w:b/>
          <w:bCs/>
        </w:rPr>
        <w:t>D</w:t>
      </w:r>
      <w:r w:rsidR="00D45EB6" w:rsidRPr="00B425BB">
        <w:rPr>
          <w:bCs/>
        </w:rPr>
        <w:t xml:space="preserve">) </w:t>
      </w:r>
      <w:r w:rsidR="00CA65A7">
        <w:rPr>
          <w:bCs/>
        </w:rPr>
        <w:t xml:space="preserve">This panel shows an </w:t>
      </w:r>
      <w:r w:rsidR="00CA65A7">
        <w:t>i</w:t>
      </w:r>
      <w:r w:rsidR="00D45EB6" w:rsidRPr="0076797F">
        <w:t>ntraoperative ultrasound postresection</w:t>
      </w:r>
      <w:r w:rsidR="00427D3B">
        <w:t>,</w:t>
      </w:r>
      <w:r w:rsidR="00D45EB6" w:rsidRPr="0076797F">
        <w:t xml:space="preserve"> confirming </w:t>
      </w:r>
      <w:r w:rsidR="00427D3B">
        <w:t xml:space="preserve">the </w:t>
      </w:r>
      <w:r w:rsidR="00D45EB6" w:rsidRPr="0076797F">
        <w:t xml:space="preserve">complete removal of </w:t>
      </w:r>
      <w:r w:rsidR="00427D3B">
        <w:t xml:space="preserve">the </w:t>
      </w:r>
      <w:r w:rsidR="00D45EB6" w:rsidRPr="0076797F">
        <w:t xml:space="preserve">tumor and </w:t>
      </w:r>
      <w:r w:rsidR="00427D3B">
        <w:t xml:space="preserve">the </w:t>
      </w:r>
      <w:r w:rsidR="00D45EB6" w:rsidRPr="0076797F">
        <w:t xml:space="preserve">resolution of </w:t>
      </w:r>
      <w:r w:rsidR="00427D3B">
        <w:t xml:space="preserve">the </w:t>
      </w:r>
      <w:r w:rsidR="00D45EB6" w:rsidRPr="0076797F">
        <w:t>mass effect.</w:t>
      </w:r>
      <w:r w:rsidR="0015334B" w:rsidRPr="0076797F">
        <w:t xml:space="preserve"> *</w:t>
      </w:r>
      <w:r w:rsidR="00394337" w:rsidRPr="0076797F">
        <w:t>This figure has been modified from Vasudeva</w:t>
      </w:r>
      <w:r w:rsidRPr="0076797F">
        <w:rPr>
          <w:i/>
        </w:rPr>
        <w:t xml:space="preserve"> et al</w:t>
      </w:r>
      <w:r w:rsidR="00FD5507">
        <w:rPr>
          <w:i/>
        </w:rPr>
        <w:t>.</w:t>
      </w:r>
      <w:r w:rsidR="0015334B" w:rsidRPr="0076797F">
        <w:fldChar w:fldCharType="begin"/>
      </w:r>
      <w:r w:rsidR="00024A99" w:rsidRPr="0076797F">
        <w:instrText xml:space="preserve"> ADDIN ZOTERO_ITEM CSL_CITATION {"citationID":"TJTPhlxm","properties":{"formattedCitation":"\\super 35\\nosupersub{}","plainCitation":"35","noteIndex":0},"citationItems":[{"id":83,"uris":["http://zotero.org/users/4682340/items/RRW2XLEF"],"uri":["http://zotero.org/users/4682340/items/RRW2XLEF"],"itemData":{"id":83,"type":"article-journal","title":"Use of Intraoperative Ultrasound During Spinal Surgery","container-title":"Global Spine Journal","page":"648-656","volume":"7","issue":"7","source":"SAGE Journals","abstract":"Study Design:Review and technical report.Objective:Intraoperative ultrasound has been used by spine surgeons since the early 1980s. Since that time, more advanced modes of intraoperative imaging and navigation have become widely available. Although the use of ultrasound during spine surgery has fallen out of favor, it remains the only true real-time imaging modality that allows surgeons to visualize soft tissue anatomy instantly and continuously while operating. It is our objective to demonstrate that for this reason, ultrasound is a useful adjunctive technique for spine surgeons, especially when approaching intradural lesions or when addressing pathology in the ventral spinal canal via a posterior approach.Methods:Using PubMed, the existing literature regarding the use of intraoperative ultrasound during spinal surgery was evaluated. Also, surgical case logs were reviewed to identify spinal operations during which intraoperative ultrasound was used. Illustrative cases were selected and reviewed in detail.Results:This article provides a brief review of the history of intraoperative ultrasound in spine surgery and describes certain surgical scenarios during which this technique might be useful. Several illustrative cases are provided from our own experience.Conclusions:Surgeons should consider the use of intraoperative ultrasound when approaching intradural lesions or when addressing pathology ventral to the thecal sac via a posterior approach.","DOI":"10.1177/2192568217700100","ISSN":"2192-5682","journalAbbreviation":"Global Spine Journal","language":"en","author":[{"family":"Vasudeva","given":"Viren S."},{"family":"Abd-El-Barr","given":"Muhammad"},{"family":"Pompeu","given":"Yuri A."},{"family":"Karhade","given":"Aditya"},{"family":"Groff","given":"Michael W."},{"family":"Lu","given":"Yi"}],"issued":{"date-parts":[["2017",10,1]]}}}],"schema":"https://github.com/citation-style-language/schema/raw/master/csl-citation.json"} </w:instrText>
      </w:r>
      <w:r w:rsidR="0015334B" w:rsidRPr="0076797F">
        <w:fldChar w:fldCharType="separate"/>
      </w:r>
      <w:r w:rsidR="00024A99" w:rsidRPr="0076797F">
        <w:rPr>
          <w:vertAlign w:val="superscript"/>
        </w:rPr>
        <w:t>35</w:t>
      </w:r>
      <w:r w:rsidR="0015334B" w:rsidRPr="0076797F">
        <w:fldChar w:fldCharType="end"/>
      </w:r>
      <w:r w:rsidR="0015334B" w:rsidRPr="0076797F">
        <w:t>.</w:t>
      </w:r>
    </w:p>
    <w:p w14:paraId="2BC40C66" w14:textId="77777777" w:rsidR="00D45EB6" w:rsidRPr="0076797F" w:rsidRDefault="00D45EB6" w:rsidP="00B425BB">
      <w:pPr>
        <w:widowControl/>
      </w:pPr>
    </w:p>
    <w:p w14:paraId="1B1C74B5" w14:textId="78DA67F1" w:rsidR="00D45EB6" w:rsidRPr="0076797F" w:rsidRDefault="0076797F" w:rsidP="00B425BB">
      <w:pPr>
        <w:widowControl/>
      </w:pPr>
      <w:r w:rsidRPr="0076797F">
        <w:rPr>
          <w:b/>
          <w:bCs/>
        </w:rPr>
        <w:t>Figure 3</w:t>
      </w:r>
      <w:r w:rsidR="00FD5507">
        <w:rPr>
          <w:b/>
          <w:bCs/>
        </w:rPr>
        <w:t>:</w:t>
      </w:r>
      <w:r w:rsidR="00D45EB6" w:rsidRPr="0076797F">
        <w:rPr>
          <w:b/>
          <w:bCs/>
        </w:rPr>
        <w:t xml:space="preserve"> </w:t>
      </w:r>
      <w:r w:rsidR="00EA339C" w:rsidRPr="0076797F">
        <w:rPr>
          <w:b/>
          <w:bCs/>
        </w:rPr>
        <w:t xml:space="preserve">Postoperative resection imaging reveals </w:t>
      </w:r>
      <w:r w:rsidR="00FD5507">
        <w:rPr>
          <w:b/>
          <w:bCs/>
        </w:rPr>
        <w:t xml:space="preserve">a </w:t>
      </w:r>
      <w:r w:rsidR="00EA339C" w:rsidRPr="0076797F">
        <w:rPr>
          <w:b/>
          <w:bCs/>
        </w:rPr>
        <w:t xml:space="preserve">complete tumor resection. </w:t>
      </w:r>
      <w:r w:rsidR="00D45EB6" w:rsidRPr="0076797F">
        <w:rPr>
          <w:bCs/>
        </w:rPr>
        <w:t xml:space="preserve">Postoperatively, the patient returned to baseline and </w:t>
      </w:r>
      <w:r w:rsidR="00427D3B">
        <w:rPr>
          <w:bCs/>
        </w:rPr>
        <w:t xml:space="preserve">his </w:t>
      </w:r>
      <w:r w:rsidR="00D45EB6" w:rsidRPr="0076797F">
        <w:rPr>
          <w:bCs/>
        </w:rPr>
        <w:t xml:space="preserve">fever resolved. </w:t>
      </w:r>
      <w:r w:rsidR="005E68DB">
        <w:rPr>
          <w:bCs/>
        </w:rPr>
        <w:t>The p</w:t>
      </w:r>
      <w:r w:rsidR="00D45EB6" w:rsidRPr="0076797F">
        <w:rPr>
          <w:bCs/>
        </w:rPr>
        <w:t>athology revealed grade II ependymoma.</w:t>
      </w:r>
      <w:r w:rsidR="00D45EB6" w:rsidRPr="00EF4AF0">
        <w:t xml:space="preserve"> </w:t>
      </w:r>
      <w:r w:rsidR="00D45EB6" w:rsidRPr="00B425BB">
        <w:rPr>
          <w:bCs/>
        </w:rPr>
        <w:t>(</w:t>
      </w:r>
      <w:r w:rsidR="00D45EB6" w:rsidRPr="0076797F">
        <w:rPr>
          <w:b/>
          <w:bCs/>
        </w:rPr>
        <w:t>A</w:t>
      </w:r>
      <w:r w:rsidR="00D45EB6" w:rsidRPr="00B425BB">
        <w:rPr>
          <w:bCs/>
        </w:rPr>
        <w:t xml:space="preserve">) </w:t>
      </w:r>
      <w:r w:rsidR="005E68DB">
        <w:rPr>
          <w:bCs/>
        </w:rPr>
        <w:t xml:space="preserve">This panel shows </w:t>
      </w:r>
      <w:r w:rsidR="009F6AD5">
        <w:rPr>
          <w:bCs/>
        </w:rPr>
        <w:t xml:space="preserve">a </w:t>
      </w:r>
      <w:r w:rsidR="009F6AD5">
        <w:t>s</w:t>
      </w:r>
      <w:r w:rsidR="009F6AD5" w:rsidRPr="0076797F">
        <w:t>agittal T2-weighted MRI 2 month</w:t>
      </w:r>
      <w:r w:rsidR="00D45EB6" w:rsidRPr="0076797F">
        <w:t xml:space="preserve"> postoperatively</w:t>
      </w:r>
      <w:r w:rsidR="005E68DB">
        <w:t>,</w:t>
      </w:r>
      <w:r w:rsidR="00D45EB6" w:rsidRPr="0076797F">
        <w:t xml:space="preserve"> showing </w:t>
      </w:r>
      <w:r w:rsidR="005E68DB">
        <w:t xml:space="preserve">the </w:t>
      </w:r>
      <w:r w:rsidR="00D45EB6" w:rsidRPr="0076797F">
        <w:t>complete resection of the tumor.</w:t>
      </w:r>
      <w:r w:rsidR="00D45EB6" w:rsidRPr="00EF4AF0">
        <w:t xml:space="preserve"> </w:t>
      </w:r>
      <w:r w:rsidR="00D45EB6" w:rsidRPr="00B425BB">
        <w:rPr>
          <w:bCs/>
        </w:rPr>
        <w:t>(</w:t>
      </w:r>
      <w:r w:rsidR="00D45EB6" w:rsidRPr="0076797F">
        <w:rPr>
          <w:b/>
          <w:bCs/>
        </w:rPr>
        <w:t>B</w:t>
      </w:r>
      <w:r w:rsidR="00D45EB6" w:rsidRPr="00B425BB">
        <w:rPr>
          <w:bCs/>
        </w:rPr>
        <w:t xml:space="preserve">) </w:t>
      </w:r>
      <w:r w:rsidR="005E68DB">
        <w:rPr>
          <w:bCs/>
        </w:rPr>
        <w:t xml:space="preserve">This panel shows a </w:t>
      </w:r>
      <w:r w:rsidR="00D45EB6" w:rsidRPr="0076797F">
        <w:t>T1-weighted MRI without contrast.</w:t>
      </w:r>
      <w:r w:rsidR="00D45EB6" w:rsidRPr="00EF4AF0">
        <w:t xml:space="preserve"> </w:t>
      </w:r>
      <w:r w:rsidR="00AE7D6C" w:rsidRPr="00B425BB">
        <w:rPr>
          <w:bCs/>
        </w:rPr>
        <w:t>(</w:t>
      </w:r>
      <w:r w:rsidR="00AE7D6C" w:rsidRPr="0076797F">
        <w:rPr>
          <w:b/>
          <w:bCs/>
        </w:rPr>
        <w:t>C</w:t>
      </w:r>
      <w:r w:rsidR="00FD5507">
        <w:rPr>
          <w:b/>
          <w:bCs/>
        </w:rPr>
        <w:t xml:space="preserve"> </w:t>
      </w:r>
      <w:r w:rsidR="00FD5507" w:rsidRPr="00B425BB">
        <w:rPr>
          <w:bCs/>
        </w:rPr>
        <w:t>and</w:t>
      </w:r>
      <w:r w:rsidR="00D63583" w:rsidRPr="0076797F">
        <w:rPr>
          <w:b/>
          <w:bCs/>
        </w:rPr>
        <w:t xml:space="preserve"> </w:t>
      </w:r>
      <w:r w:rsidR="00AE7D6C" w:rsidRPr="0076797F">
        <w:rPr>
          <w:b/>
          <w:bCs/>
        </w:rPr>
        <w:t>D</w:t>
      </w:r>
      <w:r w:rsidR="00AE7D6C" w:rsidRPr="00B425BB">
        <w:rPr>
          <w:bCs/>
        </w:rPr>
        <w:t>)</w:t>
      </w:r>
      <w:r w:rsidR="00D45EB6" w:rsidRPr="00B425BB">
        <w:rPr>
          <w:bCs/>
        </w:rPr>
        <w:t xml:space="preserve"> </w:t>
      </w:r>
      <w:r w:rsidR="005E68DB">
        <w:rPr>
          <w:bCs/>
        </w:rPr>
        <w:t xml:space="preserve">These panels show </w:t>
      </w:r>
      <w:r w:rsidR="00D45EB6" w:rsidRPr="0076797F">
        <w:t>T1-weighted MRI with contrast.</w:t>
      </w:r>
      <w:r w:rsidR="0015334B" w:rsidRPr="0076797F">
        <w:t xml:space="preserve"> *</w:t>
      </w:r>
      <w:r w:rsidR="00394337" w:rsidRPr="0076797F">
        <w:t>This figure has been modified from Vasudeva</w:t>
      </w:r>
      <w:r w:rsidRPr="0076797F">
        <w:rPr>
          <w:i/>
        </w:rPr>
        <w:t xml:space="preserve"> et al</w:t>
      </w:r>
      <w:r w:rsidR="00FD5507">
        <w:rPr>
          <w:i/>
        </w:rPr>
        <w:t>.</w:t>
      </w:r>
      <w:r w:rsidR="0015334B" w:rsidRPr="0076797F">
        <w:fldChar w:fldCharType="begin"/>
      </w:r>
      <w:r w:rsidR="00024A99" w:rsidRPr="0076797F">
        <w:instrText xml:space="preserve"> ADDIN ZOTERO_ITEM CSL_CITATION {"citationID":"KlN9pnmP","properties":{"formattedCitation":"\\super 35\\nosupersub{}","plainCitation":"35","noteIndex":0},"citationItems":[{"id":83,"uris":["http://zotero.org/users/4682340/items/RRW2XLEF"],"uri":["http://zotero.org/users/4682340/items/RRW2XLEF"],"itemData":{"id":83,"type":"article-journal","title":"Use of Intraoperative Ultrasound During Spinal Surgery","container-title":"Global Spine Journal","page":"648-656","volume":"7","issue":"7","source":"SAGE Journals","abstract":"Study Design:Review and technical report.Objective:Intraoperative ultrasound has been used by spine surgeons since the early 1980s. Since that time, more advanced modes of intraoperative imaging and navigation have become widely available. Although the use of ultrasound during spine surgery has fallen out of favor, it remains the only true real-time imaging modality that allows surgeons to visualize soft tissue anatomy instantly and continuously while operating. It is our objective to demonstrate that for this reason, ultrasound is a useful adjunctive technique for spine surgeons, especially when approaching intradural lesions or when addressing pathology in the ventral spinal canal via a posterior approach.Methods:Using PubMed, the existing literature regarding the use of intraoperative ultrasound during spinal surgery was evaluated. Also, surgical case logs were reviewed to identify spinal operations during which intraoperative ultrasound was used. Illustrative cases were selected and reviewed in detail.Results:This article provides a brief review of the history of intraoperative ultrasound in spine surgery and describes certain surgical scenarios during which this technique might be useful. Several illustrative cases are provided from our own experience.Conclusions:Surgeons should consider the use of intraoperative ultrasound when approaching intradural lesions or when addressing pathology ventral to the thecal sac via a posterior approach.","DOI":"10.1177/2192568217700100","ISSN":"2192-5682","journalAbbreviation":"Global Spine Journal","language":"en","author":[{"family":"Vasudeva","given":"Viren S."},{"family":"Abd-El-Barr","given":"Muhammad"},{"family":"Pompeu","given":"Yuri A."},{"family":"Karhade","given":"Aditya"},{"family":"Groff","given":"Michael W."},{"family":"Lu","given":"Yi"}],"issued":{"date-parts":[["2017",10,1]]}}}],"schema":"https://github.com/citation-style-language/schema/raw/master/csl-citation.json"} </w:instrText>
      </w:r>
      <w:r w:rsidR="0015334B" w:rsidRPr="0076797F">
        <w:fldChar w:fldCharType="separate"/>
      </w:r>
      <w:r w:rsidR="00024A99" w:rsidRPr="0076797F">
        <w:rPr>
          <w:vertAlign w:val="superscript"/>
        </w:rPr>
        <w:t>35</w:t>
      </w:r>
      <w:r w:rsidR="0015334B" w:rsidRPr="0076797F">
        <w:fldChar w:fldCharType="end"/>
      </w:r>
      <w:r w:rsidR="0015334B" w:rsidRPr="0076797F">
        <w:t>.</w:t>
      </w:r>
    </w:p>
    <w:p w14:paraId="2DB5FA74" w14:textId="77777777" w:rsidR="00D45EB6" w:rsidRPr="0076797F" w:rsidRDefault="00D45EB6" w:rsidP="00B425BB">
      <w:pPr>
        <w:widowControl/>
      </w:pPr>
    </w:p>
    <w:p w14:paraId="3955FE8C" w14:textId="579BC82D" w:rsidR="00D45EB6" w:rsidRPr="0076797F" w:rsidRDefault="0076797F" w:rsidP="00B425BB">
      <w:pPr>
        <w:widowControl/>
      </w:pPr>
      <w:r w:rsidRPr="0076797F">
        <w:rPr>
          <w:b/>
          <w:bCs/>
        </w:rPr>
        <w:t>Figure 4</w:t>
      </w:r>
      <w:r w:rsidR="00FD5507">
        <w:rPr>
          <w:b/>
          <w:bCs/>
        </w:rPr>
        <w:t>:</w:t>
      </w:r>
      <w:r w:rsidR="003B74DF" w:rsidRPr="0076797F">
        <w:rPr>
          <w:b/>
          <w:bCs/>
        </w:rPr>
        <w:t xml:space="preserve"> Preoperative MRI reveals severe spinal cord compression.</w:t>
      </w:r>
      <w:r w:rsidR="00D45EB6" w:rsidRPr="0076797F">
        <w:rPr>
          <w:b/>
          <w:bCs/>
        </w:rPr>
        <w:t xml:space="preserve"> </w:t>
      </w:r>
      <w:r w:rsidR="00D45EB6" w:rsidRPr="0076797F">
        <w:rPr>
          <w:bCs/>
        </w:rPr>
        <w:t xml:space="preserve">A 73-year-old female </w:t>
      </w:r>
      <w:r w:rsidR="00EF4AF0">
        <w:rPr>
          <w:bCs/>
        </w:rPr>
        <w:t>came in</w:t>
      </w:r>
      <w:r w:rsidR="00D45EB6" w:rsidRPr="0076797F">
        <w:rPr>
          <w:bCs/>
        </w:rPr>
        <w:t xml:space="preserve"> with a history of several months of worsening gait dysfunction, spasticity, and numbness in her lower extremities. </w:t>
      </w:r>
      <w:r w:rsidR="00EF4AF0">
        <w:rPr>
          <w:bCs/>
        </w:rPr>
        <w:t>Her m</w:t>
      </w:r>
      <w:r w:rsidR="00D45EB6" w:rsidRPr="0076797F">
        <w:rPr>
          <w:bCs/>
        </w:rPr>
        <w:t xml:space="preserve">otor strength was intact on </w:t>
      </w:r>
      <w:r w:rsidR="00EF4AF0">
        <w:rPr>
          <w:bCs/>
        </w:rPr>
        <w:t xml:space="preserve">a </w:t>
      </w:r>
      <w:r w:rsidR="00D45EB6" w:rsidRPr="0076797F">
        <w:rPr>
          <w:bCs/>
        </w:rPr>
        <w:t>neurological exam</w:t>
      </w:r>
      <w:r w:rsidR="00EF4AF0">
        <w:rPr>
          <w:bCs/>
        </w:rPr>
        <w:t>;</w:t>
      </w:r>
      <w:r w:rsidR="00D45EB6" w:rsidRPr="0076797F">
        <w:rPr>
          <w:bCs/>
        </w:rPr>
        <w:t xml:space="preserve"> however</w:t>
      </w:r>
      <w:r w:rsidR="00EF4AF0">
        <w:rPr>
          <w:bCs/>
        </w:rPr>
        <w:t>,</w:t>
      </w:r>
      <w:r w:rsidR="00D45EB6" w:rsidRPr="0076797F">
        <w:rPr>
          <w:bCs/>
        </w:rPr>
        <w:t xml:space="preserve"> she had </w:t>
      </w:r>
      <w:r w:rsidR="00EF4AF0">
        <w:rPr>
          <w:bCs/>
        </w:rPr>
        <w:t xml:space="preserve">a </w:t>
      </w:r>
      <w:r w:rsidR="00D45EB6" w:rsidRPr="0076797F">
        <w:rPr>
          <w:bCs/>
        </w:rPr>
        <w:t>marked clonus, 4+ lower extremity reflexes, and a wide-based staggering gait. CT and MRI revealed a large, noncalcified T10-</w:t>
      </w:r>
      <w:r w:rsidR="00EF4AF0">
        <w:rPr>
          <w:bCs/>
        </w:rPr>
        <w:t>T</w:t>
      </w:r>
      <w:r w:rsidR="00D45EB6" w:rsidRPr="0076797F">
        <w:rPr>
          <w:bCs/>
        </w:rPr>
        <w:t>11 intervertebral disc hern</w:t>
      </w:r>
      <w:r w:rsidR="00081B22">
        <w:rPr>
          <w:bCs/>
        </w:rPr>
        <w:t>i</w:t>
      </w:r>
      <w:r w:rsidR="00D45EB6" w:rsidRPr="0076797F">
        <w:rPr>
          <w:bCs/>
        </w:rPr>
        <w:t xml:space="preserve">ation with </w:t>
      </w:r>
      <w:r w:rsidR="00EF4AF0">
        <w:rPr>
          <w:bCs/>
        </w:rPr>
        <w:t xml:space="preserve">a </w:t>
      </w:r>
      <w:r w:rsidR="00D45EB6" w:rsidRPr="0076797F">
        <w:rPr>
          <w:bCs/>
        </w:rPr>
        <w:t xml:space="preserve">compression of the spinal cord. </w:t>
      </w:r>
      <w:r w:rsidR="00EF4AF0">
        <w:rPr>
          <w:bCs/>
        </w:rPr>
        <w:t xml:space="preserve">The panels here show </w:t>
      </w:r>
      <w:r w:rsidR="00D45EB6" w:rsidRPr="00B425BB">
        <w:rPr>
          <w:bCs/>
        </w:rPr>
        <w:t>(</w:t>
      </w:r>
      <w:r w:rsidR="00D45EB6" w:rsidRPr="0076797F">
        <w:rPr>
          <w:b/>
          <w:bCs/>
        </w:rPr>
        <w:t>A</w:t>
      </w:r>
      <w:r w:rsidR="00D45EB6" w:rsidRPr="00B425BB">
        <w:rPr>
          <w:bCs/>
        </w:rPr>
        <w:t xml:space="preserve">) </w:t>
      </w:r>
      <w:r w:rsidR="00EF4AF0">
        <w:t>s</w:t>
      </w:r>
      <w:r w:rsidR="00D45EB6" w:rsidRPr="0076797F">
        <w:t>agittal and</w:t>
      </w:r>
      <w:r w:rsidR="00D45EB6" w:rsidRPr="00C678F1">
        <w:t xml:space="preserve"> </w:t>
      </w:r>
      <w:r w:rsidR="00D45EB6" w:rsidRPr="00B425BB">
        <w:rPr>
          <w:bCs/>
        </w:rPr>
        <w:t>(</w:t>
      </w:r>
      <w:r w:rsidR="00D45EB6" w:rsidRPr="0076797F">
        <w:rPr>
          <w:b/>
          <w:bCs/>
        </w:rPr>
        <w:t>B</w:t>
      </w:r>
      <w:r w:rsidR="00D45EB6" w:rsidRPr="00B425BB">
        <w:rPr>
          <w:bCs/>
        </w:rPr>
        <w:t xml:space="preserve">) </w:t>
      </w:r>
      <w:r w:rsidR="00D45EB6" w:rsidRPr="0076797F">
        <w:t>axial T2-weighted MRI revealing T10</w:t>
      </w:r>
      <w:r w:rsidR="00EF4AF0">
        <w:t xml:space="preserve"> </w:t>
      </w:r>
      <w:r w:rsidR="00D45EB6" w:rsidRPr="0076797F">
        <w:t>-</w:t>
      </w:r>
      <w:r w:rsidR="00EF4AF0">
        <w:t xml:space="preserve"> T</w:t>
      </w:r>
      <w:r w:rsidR="00D45EB6" w:rsidRPr="0076797F">
        <w:t xml:space="preserve">11 disc herniation with </w:t>
      </w:r>
      <w:r w:rsidR="00EF4AF0">
        <w:t xml:space="preserve">a </w:t>
      </w:r>
      <w:r w:rsidR="00D45EB6" w:rsidRPr="0076797F">
        <w:t>spinal cord compression.</w:t>
      </w:r>
      <w:r w:rsidR="0015334B" w:rsidRPr="0076797F">
        <w:t xml:space="preserve"> </w:t>
      </w:r>
      <w:r w:rsidR="00394337" w:rsidRPr="0076797F">
        <w:t>*This figure has been modified from Vasudeva</w:t>
      </w:r>
      <w:r w:rsidRPr="0076797F">
        <w:rPr>
          <w:i/>
        </w:rPr>
        <w:t xml:space="preserve"> et al</w:t>
      </w:r>
      <w:r w:rsidR="00FD5507">
        <w:rPr>
          <w:i/>
        </w:rPr>
        <w:t>.</w:t>
      </w:r>
      <w:r w:rsidR="00394337" w:rsidRPr="0076797F">
        <w:fldChar w:fldCharType="begin"/>
      </w:r>
      <w:r w:rsidR="00024A99" w:rsidRPr="0076797F">
        <w:instrText xml:space="preserve"> ADDIN ZOTERO_ITEM CSL_CITATION {"citationID":"BwtlRQSA","properties":{"formattedCitation":"\\super 35\\nosupersub{}","plainCitation":"35","noteIndex":0},"citationItems":[{"id":83,"uris":["http://zotero.org/users/4682340/items/RRW2XLEF"],"uri":["http://zotero.org/users/4682340/items/RRW2XLEF"],"itemData":{"id":83,"type":"article-journal","title":"Use of Intraoperative Ultrasound During Spinal Surgery","container-title":"Global Spine Journal","page":"648-656","volume":"7","issue":"7","source":"SAGE Journals","abstract":"Study Design:Review and technical report.Objective:Intraoperative ultrasound has been used by spine surgeons since the early 1980s. Since that time, more advanced modes of intraoperative imaging and navigation have become widely available. Although the use of ultrasound during spine surgery has fallen out of favor, it remains the only true real-time imaging modality that allows surgeons to visualize soft tissue anatomy instantly and continuously while operating. It is our objective to demonstrate that for this reason, ultrasound is a useful adjunctive technique for spine surgeons, especially when approaching intradural lesions or when addressing pathology in the ventral spinal canal via a posterior approach.Methods:Using PubMed, the existing literature regarding the use of intraoperative ultrasound during spinal surgery was evaluated. Also, surgical case logs were reviewed to identify spinal operations during which intraoperative ultrasound was used. Illustrative cases were selected and reviewed in detail.Results:This article provides a brief review of the history of intraoperative ultrasound in spine surgery and describes certain surgical scenarios during which this technique might be useful. Several illustrative cases are provided from our own experience.Conclusions:Surgeons should consider the use of intraoperative ultrasound when approaching intradural lesions or when addressing pathology ventral to the thecal sac via a posterior approach.","DOI":"10.1177/2192568217700100","ISSN":"2192-5682","journalAbbreviation":"Global Spine Journal","language":"en","author":[{"family":"Vasudeva","given":"Viren S."},{"family":"Abd-El-Barr","given":"Muhammad"},{"family":"Pompeu","given":"Yuri A."},{"family":"Karhade","given":"Aditya"},{"family":"Groff","given":"Michael W."},{"family":"Lu","given":"Yi"}],"issued":{"date-parts":[["2017",10,1]]}}}],"schema":"https://github.com/citation-style-language/schema/raw/master/csl-citation.json"} </w:instrText>
      </w:r>
      <w:r w:rsidR="00394337" w:rsidRPr="0076797F">
        <w:fldChar w:fldCharType="separate"/>
      </w:r>
      <w:r w:rsidR="00024A99" w:rsidRPr="0076797F">
        <w:rPr>
          <w:vertAlign w:val="superscript"/>
        </w:rPr>
        <w:t>35</w:t>
      </w:r>
      <w:r w:rsidR="00394337" w:rsidRPr="0076797F">
        <w:fldChar w:fldCharType="end"/>
      </w:r>
      <w:r w:rsidR="00394337" w:rsidRPr="0076797F">
        <w:t>.</w:t>
      </w:r>
    </w:p>
    <w:p w14:paraId="3313027F" w14:textId="77777777" w:rsidR="00D45EB6" w:rsidRPr="0076797F" w:rsidRDefault="00D45EB6" w:rsidP="00B425BB">
      <w:pPr>
        <w:widowControl/>
      </w:pPr>
    </w:p>
    <w:p w14:paraId="7B53A078" w14:textId="2BE6EF82" w:rsidR="00D45EB6" w:rsidRPr="0076797F" w:rsidRDefault="0076797F" w:rsidP="00B425BB">
      <w:pPr>
        <w:widowControl/>
      </w:pPr>
      <w:r w:rsidRPr="0076797F">
        <w:rPr>
          <w:b/>
          <w:bCs/>
        </w:rPr>
        <w:t>Figure 5</w:t>
      </w:r>
      <w:r w:rsidR="00FD5507">
        <w:rPr>
          <w:b/>
          <w:bCs/>
        </w:rPr>
        <w:t>:</w:t>
      </w:r>
      <w:r w:rsidR="003B74DF" w:rsidRPr="0076797F">
        <w:rPr>
          <w:b/>
          <w:bCs/>
        </w:rPr>
        <w:t xml:space="preserve"> Intraoperative ultrasound reveals </w:t>
      </w:r>
      <w:r w:rsidR="00C41D5B" w:rsidRPr="0076797F">
        <w:rPr>
          <w:b/>
          <w:bCs/>
        </w:rPr>
        <w:t>disc herniation and spinal cord compression.</w:t>
      </w:r>
      <w:r w:rsidR="00C41D5B" w:rsidRPr="00B425BB">
        <w:rPr>
          <w:bCs/>
        </w:rPr>
        <w:t xml:space="preserve"> </w:t>
      </w:r>
      <w:r w:rsidR="00F31B2E" w:rsidRPr="00B425BB">
        <w:rPr>
          <w:bCs/>
        </w:rPr>
        <w:t>The</w:t>
      </w:r>
      <w:r w:rsidR="00F31B2E">
        <w:rPr>
          <w:b/>
          <w:bCs/>
        </w:rPr>
        <w:t xml:space="preserve"> </w:t>
      </w:r>
      <w:r w:rsidR="00F31B2E">
        <w:rPr>
          <w:bCs/>
        </w:rPr>
        <w:t>p</w:t>
      </w:r>
      <w:r w:rsidR="00D45EB6" w:rsidRPr="0076797F">
        <w:rPr>
          <w:bCs/>
        </w:rPr>
        <w:t>atient underwent a right-sided T10-</w:t>
      </w:r>
      <w:r w:rsidR="00F31B2E">
        <w:rPr>
          <w:bCs/>
        </w:rPr>
        <w:t>T</w:t>
      </w:r>
      <w:r w:rsidR="00D45EB6" w:rsidRPr="0076797F">
        <w:rPr>
          <w:bCs/>
        </w:rPr>
        <w:t xml:space="preserve">11 hemilaminectomy, facetectomy, and pedicle-sparing microdiscectomy with </w:t>
      </w:r>
      <w:r w:rsidR="00C9197F">
        <w:rPr>
          <w:bCs/>
        </w:rPr>
        <w:t xml:space="preserve">a </w:t>
      </w:r>
      <w:r w:rsidR="00D45EB6" w:rsidRPr="0076797F">
        <w:rPr>
          <w:bCs/>
        </w:rPr>
        <w:t>T9-</w:t>
      </w:r>
      <w:r w:rsidR="00C9197F">
        <w:rPr>
          <w:bCs/>
        </w:rPr>
        <w:t>T</w:t>
      </w:r>
      <w:r w:rsidR="00D45EB6" w:rsidRPr="0076797F">
        <w:rPr>
          <w:bCs/>
        </w:rPr>
        <w:t>11 fusion.</w:t>
      </w:r>
      <w:r w:rsidR="00D45EB6" w:rsidRPr="00C678F1">
        <w:t xml:space="preserve"> </w:t>
      </w:r>
      <w:r w:rsidR="00D45EB6" w:rsidRPr="00B425BB">
        <w:rPr>
          <w:bCs/>
        </w:rPr>
        <w:t>(</w:t>
      </w:r>
      <w:r w:rsidR="00D45EB6" w:rsidRPr="0076797F">
        <w:rPr>
          <w:b/>
          <w:bCs/>
        </w:rPr>
        <w:t>A</w:t>
      </w:r>
      <w:r w:rsidR="00D45EB6" w:rsidRPr="00B425BB">
        <w:rPr>
          <w:bCs/>
        </w:rPr>
        <w:t xml:space="preserve">) </w:t>
      </w:r>
      <w:r w:rsidR="00C9197F">
        <w:t>An i</w:t>
      </w:r>
      <w:r w:rsidR="00D45EB6" w:rsidRPr="0076797F">
        <w:t>ntraoperative ultrasound was used to accurately determine the location of the disc herniation,</w:t>
      </w:r>
      <w:r w:rsidR="00D45EB6" w:rsidRPr="00C678F1">
        <w:t xml:space="preserve"> </w:t>
      </w:r>
      <w:r w:rsidR="00D45EB6" w:rsidRPr="00B425BB">
        <w:rPr>
          <w:bCs/>
        </w:rPr>
        <w:t>(</w:t>
      </w:r>
      <w:r w:rsidR="00D45EB6" w:rsidRPr="0076797F">
        <w:rPr>
          <w:b/>
          <w:bCs/>
        </w:rPr>
        <w:t>B</w:t>
      </w:r>
      <w:r w:rsidR="00D45EB6" w:rsidRPr="00B425BB">
        <w:rPr>
          <w:bCs/>
        </w:rPr>
        <w:t xml:space="preserve">) </w:t>
      </w:r>
      <w:r w:rsidR="00D45EB6" w:rsidRPr="0076797F">
        <w:t xml:space="preserve">and to evaluate </w:t>
      </w:r>
      <w:r w:rsidR="00C9197F">
        <w:t xml:space="preserve">the </w:t>
      </w:r>
      <w:r w:rsidR="00D45EB6" w:rsidRPr="0076797F">
        <w:t xml:space="preserve">decompression and ensure </w:t>
      </w:r>
      <w:r w:rsidR="00C9197F">
        <w:t xml:space="preserve">a </w:t>
      </w:r>
      <w:r w:rsidR="00D45EB6" w:rsidRPr="0076797F">
        <w:t xml:space="preserve">complete removal of the herniated disc. </w:t>
      </w:r>
      <w:r w:rsidR="00C9197F">
        <w:t>The p</w:t>
      </w:r>
      <w:r w:rsidR="00D45EB6" w:rsidRPr="0076797F">
        <w:t>atient returned to her neurological baseline postoperatively</w:t>
      </w:r>
      <w:r w:rsidR="00C9197F">
        <w:t>,</w:t>
      </w:r>
      <w:r w:rsidR="00D45EB6" w:rsidRPr="0076797F">
        <w:t xml:space="preserve"> and her prior symptoms had resolved at her 1-month follow up.</w:t>
      </w:r>
      <w:r w:rsidR="0015334B" w:rsidRPr="0076797F">
        <w:t xml:space="preserve"> </w:t>
      </w:r>
      <w:r w:rsidR="00394337" w:rsidRPr="0076797F">
        <w:t>*This figure has been modified from Vasudeva</w:t>
      </w:r>
      <w:r w:rsidRPr="0076797F">
        <w:rPr>
          <w:i/>
        </w:rPr>
        <w:t xml:space="preserve"> et al</w:t>
      </w:r>
      <w:r w:rsidR="00FD5507">
        <w:rPr>
          <w:i/>
        </w:rPr>
        <w:t>.</w:t>
      </w:r>
      <w:r w:rsidR="00394337" w:rsidRPr="0076797F">
        <w:fldChar w:fldCharType="begin"/>
      </w:r>
      <w:r w:rsidR="00024A99" w:rsidRPr="0076797F">
        <w:instrText xml:space="preserve"> ADDIN ZOTERO_ITEM CSL_CITATION {"citationID":"gSiariwP","properties":{"formattedCitation":"\\super 35\\nosupersub{}","plainCitation":"35","noteIndex":0},"citationItems":[{"id":83,"uris":["http://zotero.org/users/4682340/items/RRW2XLEF"],"uri":["http://zotero.org/users/4682340/items/RRW2XLEF"],"itemData":{"id":83,"type":"article-journal","title":"Use of Intraoperative Ultrasound During Spinal Surgery","container-title":"Global Spine Journal","page":"648-656","volume":"7","issue":"7","source":"SAGE Journals","abstract":"Study Design:Review and technical report.Objective:Intraoperative ultrasound has been used by spine surgeons since the early 1980s. Since that time, more advanced modes of intraoperative imaging and navigation have become widely available. Although the use of ultrasound during spine surgery has fallen out of favor, it remains the only true real-time imaging modality that allows surgeons to visualize soft tissue anatomy instantly and continuously while operating. It is our objective to demonstrate that for this reason, ultrasound is a useful adjunctive technique for spine surgeons, especially when approaching intradural lesions or when addressing pathology in the ventral spinal canal via a posterior approach.Methods:Using PubMed, the existing literature regarding the use of intraoperative ultrasound during spinal surgery was evaluated. Also, surgical case logs were reviewed to identify spinal operations during which intraoperative ultrasound was used. Illustrative cases were selected and reviewed in detail.Results:This article provides a brief review of the history of intraoperative ultrasound in spine surgery and describes certain surgical scenarios during which this technique might be useful. Several illustrative cases are provided from our own experience.Conclusions:Surgeons should consider the use of intraoperative ultrasound when approaching intradural lesions or when addressing pathology ventral to the thecal sac via a posterior approach.","DOI":"10.1177/2192568217700100","ISSN":"2192-5682","journalAbbreviation":"Global Spine Journal","language":"en","author":[{"family":"Vasudeva","given":"Viren S."},{"family":"Abd-El-Barr","given":"Muhammad"},{"family":"Pompeu","given":"Yuri A."},{"family":"Karhade","given":"Aditya"},{"family":"Groff","given":"Michael W."},{"family":"Lu","given":"Yi"}],"issued":{"date-parts":[["2017",10,1]]}}}],"schema":"https://github.com/citation-style-language/schema/raw/master/csl-citation.json"} </w:instrText>
      </w:r>
      <w:r w:rsidR="00394337" w:rsidRPr="0076797F">
        <w:fldChar w:fldCharType="separate"/>
      </w:r>
      <w:r w:rsidR="00024A99" w:rsidRPr="0076797F">
        <w:rPr>
          <w:vertAlign w:val="superscript"/>
        </w:rPr>
        <w:t>35</w:t>
      </w:r>
      <w:r w:rsidR="00394337" w:rsidRPr="0076797F">
        <w:fldChar w:fldCharType="end"/>
      </w:r>
      <w:r w:rsidR="00394337" w:rsidRPr="0076797F">
        <w:t>.</w:t>
      </w:r>
    </w:p>
    <w:p w14:paraId="52400FBB" w14:textId="77777777" w:rsidR="00D45EB6" w:rsidRPr="0076797F" w:rsidRDefault="00D45EB6" w:rsidP="00B425BB">
      <w:pPr>
        <w:widowControl/>
      </w:pPr>
    </w:p>
    <w:p w14:paraId="7EA867C0" w14:textId="15E83AF6" w:rsidR="00D45EB6" w:rsidRPr="0076797F" w:rsidRDefault="0076797F" w:rsidP="00B425BB">
      <w:pPr>
        <w:widowControl/>
      </w:pPr>
      <w:r w:rsidRPr="0076797F">
        <w:rPr>
          <w:b/>
          <w:bCs/>
        </w:rPr>
        <w:t>Figure 6</w:t>
      </w:r>
      <w:r w:rsidR="00FD5507">
        <w:rPr>
          <w:b/>
          <w:bCs/>
        </w:rPr>
        <w:t>:</w:t>
      </w:r>
      <w:r w:rsidR="00B705BB" w:rsidRPr="0076797F">
        <w:rPr>
          <w:b/>
          <w:bCs/>
        </w:rPr>
        <w:t xml:space="preserve"> Preoperative CT demonstration </w:t>
      </w:r>
      <w:r w:rsidR="00FD5507">
        <w:rPr>
          <w:b/>
          <w:bCs/>
        </w:rPr>
        <w:t xml:space="preserve">of a </w:t>
      </w:r>
      <w:r w:rsidR="00B705BB" w:rsidRPr="0076797F">
        <w:rPr>
          <w:b/>
          <w:bCs/>
        </w:rPr>
        <w:t xml:space="preserve">pathological </w:t>
      </w:r>
      <w:r w:rsidR="0012197D" w:rsidRPr="0076797F">
        <w:rPr>
          <w:b/>
          <w:bCs/>
        </w:rPr>
        <w:t xml:space="preserve">L2 </w:t>
      </w:r>
      <w:r w:rsidR="00B705BB" w:rsidRPr="0076797F">
        <w:rPr>
          <w:b/>
          <w:bCs/>
        </w:rPr>
        <w:t>burst fracture.</w:t>
      </w:r>
      <w:r w:rsidR="00D45EB6" w:rsidRPr="0076797F">
        <w:rPr>
          <w:b/>
          <w:bCs/>
        </w:rPr>
        <w:t xml:space="preserve"> </w:t>
      </w:r>
      <w:r w:rsidR="00D45EB6" w:rsidRPr="0076797F">
        <w:rPr>
          <w:bCs/>
        </w:rPr>
        <w:t xml:space="preserve">A 57-year-old female with a history significant for metastatic appendiceal cancer and a balloon kyphoplasty at L1 and L2 a month prior </w:t>
      </w:r>
      <w:r w:rsidR="00C9197F">
        <w:rPr>
          <w:bCs/>
        </w:rPr>
        <w:t>to</w:t>
      </w:r>
      <w:r w:rsidR="00D45EB6" w:rsidRPr="0076797F">
        <w:rPr>
          <w:bCs/>
        </w:rPr>
        <w:t xml:space="preserve"> pathologic compression fractures </w:t>
      </w:r>
      <w:r w:rsidR="00C9197F">
        <w:rPr>
          <w:bCs/>
        </w:rPr>
        <w:t>came in</w:t>
      </w:r>
      <w:r w:rsidR="00D45EB6" w:rsidRPr="0076797F">
        <w:rPr>
          <w:bCs/>
        </w:rPr>
        <w:t xml:space="preserve"> with mechanical back pain and </w:t>
      </w:r>
      <w:r w:rsidR="00C9197F">
        <w:rPr>
          <w:bCs/>
        </w:rPr>
        <w:t xml:space="preserve">the </w:t>
      </w:r>
      <w:r w:rsidR="00D45EB6" w:rsidRPr="0076797F">
        <w:rPr>
          <w:bCs/>
        </w:rPr>
        <w:t xml:space="preserve">acute-onset of left anterior thigh pain. </w:t>
      </w:r>
      <w:r w:rsidR="00C9197F">
        <w:rPr>
          <w:bCs/>
        </w:rPr>
        <w:t>Her m</w:t>
      </w:r>
      <w:r w:rsidR="00D45EB6" w:rsidRPr="0076797F">
        <w:rPr>
          <w:bCs/>
        </w:rPr>
        <w:t>otor strength was intact throughout</w:t>
      </w:r>
      <w:r w:rsidR="00C9197F">
        <w:rPr>
          <w:bCs/>
        </w:rPr>
        <w:t>;</w:t>
      </w:r>
      <w:r w:rsidR="00D45EB6" w:rsidRPr="0076797F">
        <w:rPr>
          <w:bCs/>
        </w:rPr>
        <w:t xml:space="preserve"> however</w:t>
      </w:r>
      <w:r w:rsidR="00C9197F">
        <w:rPr>
          <w:bCs/>
        </w:rPr>
        <w:t>,</w:t>
      </w:r>
      <w:r w:rsidR="00D45EB6" w:rsidRPr="0076797F">
        <w:rPr>
          <w:bCs/>
        </w:rPr>
        <w:t xml:space="preserve"> she had </w:t>
      </w:r>
      <w:r w:rsidR="00C9197F">
        <w:rPr>
          <w:bCs/>
        </w:rPr>
        <w:t xml:space="preserve">a </w:t>
      </w:r>
      <w:r w:rsidR="00D45EB6" w:rsidRPr="0076797F">
        <w:rPr>
          <w:bCs/>
        </w:rPr>
        <w:t xml:space="preserve">decreased sensation to light touch </w:t>
      </w:r>
      <w:r w:rsidR="00C9197F">
        <w:rPr>
          <w:bCs/>
        </w:rPr>
        <w:t>in</w:t>
      </w:r>
      <w:r w:rsidR="00D45EB6" w:rsidRPr="0076797F">
        <w:rPr>
          <w:bCs/>
        </w:rPr>
        <w:t xml:space="preserve"> her left anterior thigh.</w:t>
      </w:r>
      <w:r w:rsidR="00D45EB6" w:rsidRPr="00C678F1">
        <w:t xml:space="preserve"> </w:t>
      </w:r>
      <w:r w:rsidR="00D45EB6" w:rsidRPr="00B425BB">
        <w:rPr>
          <w:bCs/>
        </w:rPr>
        <w:t>(</w:t>
      </w:r>
      <w:r w:rsidR="00D45EB6" w:rsidRPr="0076797F">
        <w:rPr>
          <w:b/>
          <w:bCs/>
        </w:rPr>
        <w:t>A</w:t>
      </w:r>
      <w:r w:rsidR="00D45EB6" w:rsidRPr="00B425BB">
        <w:rPr>
          <w:bCs/>
        </w:rPr>
        <w:t xml:space="preserve">) </w:t>
      </w:r>
      <w:r w:rsidR="00D45EB6" w:rsidRPr="0076797F">
        <w:t xml:space="preserve">Sagittal and </w:t>
      </w:r>
      <w:r w:rsidR="00D45EB6" w:rsidRPr="00B425BB">
        <w:rPr>
          <w:bCs/>
        </w:rPr>
        <w:t>(</w:t>
      </w:r>
      <w:r w:rsidR="00D45EB6" w:rsidRPr="0076797F">
        <w:rPr>
          <w:b/>
          <w:bCs/>
        </w:rPr>
        <w:t>B</w:t>
      </w:r>
      <w:r w:rsidR="00D45EB6" w:rsidRPr="00B425BB">
        <w:rPr>
          <w:bCs/>
        </w:rPr>
        <w:t xml:space="preserve">) </w:t>
      </w:r>
      <w:r w:rsidR="00D45EB6" w:rsidRPr="0076797F">
        <w:t>axial CT</w:t>
      </w:r>
      <w:r w:rsidR="00C9197F">
        <w:t>s</w:t>
      </w:r>
      <w:r w:rsidR="00D45EB6" w:rsidRPr="0076797F">
        <w:t xml:space="preserve"> revealed </w:t>
      </w:r>
      <w:r w:rsidR="00C9197F">
        <w:t xml:space="preserve">a </w:t>
      </w:r>
      <w:r w:rsidR="00D45EB6" w:rsidRPr="0076797F">
        <w:t>pathological L2 burst fracture.</w:t>
      </w:r>
      <w:r w:rsidR="0015334B" w:rsidRPr="0076797F">
        <w:t xml:space="preserve"> </w:t>
      </w:r>
      <w:r w:rsidR="00394337" w:rsidRPr="0076797F">
        <w:t>*This figure has been modified from Vasudeva</w:t>
      </w:r>
      <w:r w:rsidRPr="0076797F">
        <w:rPr>
          <w:i/>
        </w:rPr>
        <w:t xml:space="preserve"> et al</w:t>
      </w:r>
      <w:r w:rsidR="00FD5507">
        <w:rPr>
          <w:i/>
        </w:rPr>
        <w:t>.</w:t>
      </w:r>
      <w:r w:rsidR="00394337" w:rsidRPr="0076797F">
        <w:fldChar w:fldCharType="begin"/>
      </w:r>
      <w:r w:rsidR="00024A99" w:rsidRPr="0076797F">
        <w:instrText xml:space="preserve"> ADDIN ZOTERO_ITEM CSL_CITATION {"citationID":"KAblaxVM","properties":{"formattedCitation":"\\super 35\\nosupersub{}","plainCitation":"35","noteIndex":0},"citationItems":[{"id":83,"uris":["http://zotero.org/users/4682340/items/RRW2XLEF"],"uri":["http://zotero.org/users/4682340/items/RRW2XLEF"],"itemData":{"id":83,"type":"article-journal","title":"Use of Intraoperative Ultrasound During Spinal Surgery","container-title":"Global Spine Journal","page":"648-656","volume":"7","issue":"7","source":"SAGE Journals","abstract":"Study Design:Review and technical report.Objective:Intraoperative ultrasound has been used by spine surgeons since the early 1980s. Since that time, more advanced modes of intraoperative imaging and navigation have become widely available. Although the use of ultrasound during spine surgery has fallen out of favor, it remains the only true real-time imaging modality that allows surgeons to visualize soft tissue anatomy instantly and continuously while operating. It is our objective to demonstrate that for this reason, ultrasound is a useful adjunctive technique for spine surgeons, especially when approaching intradural lesions or when addressing pathology in the ventral spinal canal via a posterior approach.Methods:Using PubMed, the existing literature regarding the use of intraoperative ultrasound during spinal surgery was evaluated. Also, surgical case logs were reviewed to identify spinal operations during which intraoperative ultrasound was used. Illustrative cases were selected and reviewed in detail.Results:This article provides a brief review of the history of intraoperative ultrasound in spine surgery and describes certain surgical scenarios during which this technique might be useful. Several illustrative cases are provided from our own experience.Conclusions:Surgeons should consider the use of intraoperative ultrasound when approaching intradural lesions or when addressing pathology ventral to the thecal sac via a posterior approach.","DOI":"10.1177/2192568217700100","ISSN":"2192-5682","journalAbbreviation":"Global Spine Journal","language":"en","author":[{"family":"Vasudeva","given":"Viren S."},{"family":"Abd-El-Barr","given":"Muhammad"},{"family":"Pompeu","given":"Yuri A."},{"family":"Karhade","given":"Aditya"},{"family":"Groff","given":"Michael W."},{"family":"Lu","given":"Yi"}],"issued":{"date-parts":[["2017",10,1]]}}}],"schema":"https://github.com/citation-style-language/schema/raw/master/csl-citation.json"} </w:instrText>
      </w:r>
      <w:r w:rsidR="00394337" w:rsidRPr="0076797F">
        <w:fldChar w:fldCharType="separate"/>
      </w:r>
      <w:r w:rsidR="00024A99" w:rsidRPr="0076797F">
        <w:rPr>
          <w:vertAlign w:val="superscript"/>
        </w:rPr>
        <w:t>35</w:t>
      </w:r>
      <w:r w:rsidR="00394337" w:rsidRPr="0076797F">
        <w:fldChar w:fldCharType="end"/>
      </w:r>
      <w:r w:rsidR="00394337" w:rsidRPr="0076797F">
        <w:t>.</w:t>
      </w:r>
    </w:p>
    <w:p w14:paraId="1DA12365" w14:textId="77777777" w:rsidR="00D45EB6" w:rsidRPr="0076797F" w:rsidRDefault="00D45EB6" w:rsidP="00B425BB">
      <w:pPr>
        <w:widowControl/>
      </w:pPr>
    </w:p>
    <w:p w14:paraId="49D789DF" w14:textId="28330570" w:rsidR="00D45EB6" w:rsidRPr="0076797F" w:rsidRDefault="0076797F" w:rsidP="00B425BB">
      <w:pPr>
        <w:widowControl/>
      </w:pPr>
      <w:r w:rsidRPr="0076797F">
        <w:rPr>
          <w:b/>
          <w:bCs/>
        </w:rPr>
        <w:lastRenderedPageBreak/>
        <w:t>Figure 7</w:t>
      </w:r>
      <w:r w:rsidR="00FD5507">
        <w:rPr>
          <w:b/>
          <w:bCs/>
        </w:rPr>
        <w:t>:</w:t>
      </w:r>
      <w:r w:rsidR="0012197D" w:rsidRPr="0076797F">
        <w:rPr>
          <w:b/>
          <w:bCs/>
        </w:rPr>
        <w:t xml:space="preserve"> Intraoperative ultrasound reveals </w:t>
      </w:r>
      <w:r w:rsidR="00FD5507">
        <w:rPr>
          <w:b/>
          <w:bCs/>
        </w:rPr>
        <w:t xml:space="preserve">a </w:t>
      </w:r>
      <w:proofErr w:type="spellStart"/>
      <w:r w:rsidR="0012197D" w:rsidRPr="0076797F">
        <w:rPr>
          <w:b/>
          <w:bCs/>
        </w:rPr>
        <w:t>retropulsed</w:t>
      </w:r>
      <w:proofErr w:type="spellEnd"/>
      <w:r w:rsidR="0012197D" w:rsidRPr="0076797F">
        <w:rPr>
          <w:b/>
          <w:bCs/>
        </w:rPr>
        <w:t xml:space="preserve"> bone fragment and </w:t>
      </w:r>
      <w:r w:rsidR="00FD5507">
        <w:rPr>
          <w:b/>
          <w:bCs/>
        </w:rPr>
        <w:t xml:space="preserve">the </w:t>
      </w:r>
      <w:r w:rsidR="0012197D" w:rsidRPr="0076797F">
        <w:rPr>
          <w:b/>
          <w:bCs/>
        </w:rPr>
        <w:t xml:space="preserve">subsequent complete reduction of </w:t>
      </w:r>
      <w:r w:rsidR="00FD5507">
        <w:rPr>
          <w:b/>
          <w:bCs/>
        </w:rPr>
        <w:t xml:space="preserve">the </w:t>
      </w:r>
      <w:r w:rsidR="0012197D" w:rsidRPr="0076797F">
        <w:rPr>
          <w:b/>
          <w:bCs/>
        </w:rPr>
        <w:t>fracture.</w:t>
      </w:r>
      <w:r w:rsidR="00D45EB6" w:rsidRPr="00B425BB">
        <w:rPr>
          <w:bCs/>
        </w:rPr>
        <w:t xml:space="preserve"> </w:t>
      </w:r>
      <w:r w:rsidR="00C9197F" w:rsidRPr="00B425BB">
        <w:rPr>
          <w:bCs/>
        </w:rPr>
        <w:t xml:space="preserve">The </w:t>
      </w:r>
      <w:r w:rsidR="00C9197F">
        <w:rPr>
          <w:bCs/>
        </w:rPr>
        <w:t>p</w:t>
      </w:r>
      <w:r w:rsidR="00D45EB6" w:rsidRPr="0076797F">
        <w:rPr>
          <w:bCs/>
        </w:rPr>
        <w:t xml:space="preserve">atient underwent an L1-L2 laminectomy, left transpedicular reduction of the fracture, and </w:t>
      </w:r>
      <w:r w:rsidR="00C9197F">
        <w:rPr>
          <w:bCs/>
        </w:rPr>
        <w:t xml:space="preserve">a </w:t>
      </w:r>
      <w:r w:rsidR="00D45EB6" w:rsidRPr="0076797F">
        <w:rPr>
          <w:bCs/>
        </w:rPr>
        <w:t xml:space="preserve">T12-L3 posterolateral fusion. </w:t>
      </w:r>
      <w:r w:rsidR="00C9197F">
        <w:rPr>
          <w:bCs/>
        </w:rPr>
        <w:t>An i</w:t>
      </w:r>
      <w:r w:rsidR="00D45EB6" w:rsidRPr="0076797F">
        <w:rPr>
          <w:bCs/>
        </w:rPr>
        <w:t>ntraoperative ultrasound was used to identify any residual bone fragments.</w:t>
      </w:r>
      <w:r w:rsidR="00D45EB6" w:rsidRPr="00C678F1">
        <w:t xml:space="preserve"> </w:t>
      </w:r>
      <w:r w:rsidR="00D45EB6" w:rsidRPr="00B425BB">
        <w:rPr>
          <w:bCs/>
        </w:rPr>
        <w:t>(</w:t>
      </w:r>
      <w:r w:rsidR="00D45EB6" w:rsidRPr="0076797F">
        <w:rPr>
          <w:b/>
          <w:bCs/>
        </w:rPr>
        <w:t>A</w:t>
      </w:r>
      <w:r w:rsidR="00D45EB6" w:rsidRPr="00B425BB">
        <w:rPr>
          <w:bCs/>
        </w:rPr>
        <w:t xml:space="preserve">) </w:t>
      </w:r>
      <w:r w:rsidR="00D45EB6" w:rsidRPr="0076797F">
        <w:t xml:space="preserve">A </w:t>
      </w:r>
      <w:proofErr w:type="spellStart"/>
      <w:r w:rsidR="00D45EB6" w:rsidRPr="0076797F">
        <w:t>retropulsed</w:t>
      </w:r>
      <w:proofErr w:type="spellEnd"/>
      <w:r w:rsidR="00D45EB6" w:rsidRPr="0076797F">
        <w:t xml:space="preserve"> bone fragment that was not directly visualized was seen in the ventral spinal canal</w:t>
      </w:r>
      <w:r w:rsidR="00C9197F">
        <w:t>,</w:t>
      </w:r>
      <w:r w:rsidR="00D45EB6" w:rsidRPr="0076797F">
        <w:t xml:space="preserve"> displacing the thecal sac.</w:t>
      </w:r>
      <w:r w:rsidR="00D45EB6" w:rsidRPr="00C678F1">
        <w:t xml:space="preserve"> </w:t>
      </w:r>
      <w:r w:rsidR="00D45EB6" w:rsidRPr="00B425BB">
        <w:rPr>
          <w:bCs/>
        </w:rPr>
        <w:t>(</w:t>
      </w:r>
      <w:r w:rsidR="00D45EB6" w:rsidRPr="0076797F">
        <w:rPr>
          <w:b/>
          <w:bCs/>
        </w:rPr>
        <w:t>B</w:t>
      </w:r>
      <w:r w:rsidR="00D45EB6" w:rsidRPr="00B425BB">
        <w:rPr>
          <w:bCs/>
        </w:rPr>
        <w:t xml:space="preserve">) </w:t>
      </w:r>
      <w:r w:rsidR="00C9197F">
        <w:rPr>
          <w:bCs/>
        </w:rPr>
        <w:t xml:space="preserve">A </w:t>
      </w:r>
      <w:r w:rsidR="00C9197F">
        <w:t>c</w:t>
      </w:r>
      <w:r w:rsidR="00D45EB6" w:rsidRPr="0076797F">
        <w:t xml:space="preserve">omplete reduction of the fracture and </w:t>
      </w:r>
      <w:r w:rsidR="00C9197F">
        <w:t xml:space="preserve">an </w:t>
      </w:r>
      <w:r w:rsidR="00D45EB6" w:rsidRPr="0076797F">
        <w:t xml:space="preserve">adequate decompression of the spinal canal was confirmed with ultrasound. Postoperatively, the patient returned to </w:t>
      </w:r>
      <w:r w:rsidR="00C9197F">
        <w:t xml:space="preserve">the </w:t>
      </w:r>
      <w:r w:rsidR="00D45EB6" w:rsidRPr="0076797F">
        <w:t>baseline with symptom resolution.</w:t>
      </w:r>
      <w:r w:rsidR="0015334B" w:rsidRPr="0076797F">
        <w:t xml:space="preserve"> </w:t>
      </w:r>
      <w:r w:rsidR="00394337" w:rsidRPr="0076797F">
        <w:t>*This figure has been modified from Vasudeva</w:t>
      </w:r>
      <w:r w:rsidRPr="0076797F">
        <w:rPr>
          <w:i/>
        </w:rPr>
        <w:t xml:space="preserve"> et al</w:t>
      </w:r>
      <w:r w:rsidR="00FD5507">
        <w:rPr>
          <w:i/>
        </w:rPr>
        <w:t>.</w:t>
      </w:r>
      <w:r w:rsidR="00394337" w:rsidRPr="0076797F">
        <w:fldChar w:fldCharType="begin"/>
      </w:r>
      <w:r w:rsidR="00024A99" w:rsidRPr="0076797F">
        <w:instrText xml:space="preserve"> ADDIN ZOTERO_ITEM CSL_CITATION {"citationID":"xlGAntPc","properties":{"formattedCitation":"\\super 35\\nosupersub{}","plainCitation":"35","noteIndex":0},"citationItems":[{"id":83,"uris":["http://zotero.org/users/4682340/items/RRW2XLEF"],"uri":["http://zotero.org/users/4682340/items/RRW2XLEF"],"itemData":{"id":83,"type":"article-journal","title":"Use of Intraoperative Ultrasound During Spinal Surgery","container-title":"Global Spine Journal","page":"648-656","volume":"7","issue":"7","source":"SAGE Journals","abstract":"Study Design:Review and technical report.Objective:Intraoperative ultrasound has been used by spine surgeons since the early 1980s. Since that time, more advanced modes of intraoperative imaging and navigation have become widely available. Although the use of ultrasound during spine surgery has fallen out of favor, it remains the only true real-time imaging modality that allows surgeons to visualize soft tissue anatomy instantly and continuously while operating. It is our objective to demonstrate that for this reason, ultrasound is a useful adjunctive technique for spine surgeons, especially when approaching intradural lesions or when addressing pathology in the ventral spinal canal via a posterior approach.Methods:Using PubMed, the existing literature regarding the use of intraoperative ultrasound during spinal surgery was evaluated. Also, surgical case logs were reviewed to identify spinal operations during which intraoperative ultrasound was used. Illustrative cases were selected and reviewed in detail.Results:This article provides a brief review of the history of intraoperative ultrasound in spine surgery and describes certain surgical scenarios during which this technique might be useful. Several illustrative cases are provided from our own experience.Conclusions:Surgeons should consider the use of intraoperative ultrasound when approaching intradural lesions or when addressing pathology ventral to the thecal sac via a posterior approach.","DOI":"10.1177/2192568217700100","ISSN":"2192-5682","journalAbbreviation":"Global Spine Journal","language":"en","author":[{"family":"Vasudeva","given":"Viren S."},{"family":"Abd-El-Barr","given":"Muhammad"},{"family":"Pompeu","given":"Yuri A."},{"family":"Karhade","given":"Aditya"},{"family":"Groff","given":"Michael W."},{"family":"Lu","given":"Yi"}],"issued":{"date-parts":[["2017",10,1]]}}}],"schema":"https://github.com/citation-style-language/schema/raw/master/csl-citation.json"} </w:instrText>
      </w:r>
      <w:r w:rsidR="00394337" w:rsidRPr="0076797F">
        <w:fldChar w:fldCharType="separate"/>
      </w:r>
      <w:r w:rsidR="00024A99" w:rsidRPr="0076797F">
        <w:rPr>
          <w:vertAlign w:val="superscript"/>
        </w:rPr>
        <w:t>35</w:t>
      </w:r>
      <w:r w:rsidR="00394337" w:rsidRPr="0076797F">
        <w:fldChar w:fldCharType="end"/>
      </w:r>
      <w:r w:rsidR="00394337" w:rsidRPr="0076797F">
        <w:t>.</w:t>
      </w:r>
    </w:p>
    <w:p w14:paraId="75182EC3" w14:textId="77777777" w:rsidR="00B32616" w:rsidRPr="0076797F" w:rsidRDefault="00B32616" w:rsidP="00B425BB">
      <w:pPr>
        <w:widowControl/>
        <w:contextualSpacing/>
        <w:rPr>
          <w:color w:val="808080" w:themeColor="background1" w:themeShade="80"/>
        </w:rPr>
      </w:pPr>
    </w:p>
    <w:p w14:paraId="64B8CF78" w14:textId="54C0C554" w:rsidR="006305D7" w:rsidRPr="0076797F" w:rsidRDefault="06BC42AE" w:rsidP="00B425BB">
      <w:pPr>
        <w:widowControl/>
        <w:contextualSpacing/>
        <w:rPr>
          <w:b/>
          <w:bCs/>
        </w:rPr>
      </w:pPr>
      <w:r w:rsidRPr="0076797F">
        <w:rPr>
          <w:b/>
          <w:bCs/>
        </w:rPr>
        <w:t>DISCUSSION:</w:t>
      </w:r>
    </w:p>
    <w:p w14:paraId="5CD4B579" w14:textId="45DC8DF8" w:rsidR="00022015" w:rsidRPr="0076797F" w:rsidRDefault="06BC42AE" w:rsidP="00B425BB">
      <w:pPr>
        <w:widowControl/>
        <w:contextualSpacing/>
        <w:rPr>
          <w:color w:val="auto"/>
        </w:rPr>
      </w:pPr>
      <w:r w:rsidRPr="0076797F">
        <w:rPr>
          <w:color w:val="auto"/>
        </w:rPr>
        <w:t>Intraoperative ultrasound</w:t>
      </w:r>
      <w:r w:rsidR="00BA0354">
        <w:rPr>
          <w:color w:val="auto"/>
        </w:rPr>
        <w:t>s</w:t>
      </w:r>
      <w:r w:rsidRPr="0076797F">
        <w:rPr>
          <w:color w:val="auto"/>
        </w:rPr>
        <w:t xml:space="preserve"> in spinal surgery ha</w:t>
      </w:r>
      <w:r w:rsidR="00BA0354">
        <w:rPr>
          <w:color w:val="auto"/>
        </w:rPr>
        <w:t>ve</w:t>
      </w:r>
      <w:r w:rsidRPr="0076797F">
        <w:rPr>
          <w:color w:val="auto"/>
        </w:rPr>
        <w:t xml:space="preserve"> largely fallen out of favor with the advent of newer technology</w:t>
      </w:r>
      <w:r w:rsidR="00BA0354">
        <w:rPr>
          <w:color w:val="auto"/>
        </w:rPr>
        <w:t>;</w:t>
      </w:r>
      <w:r w:rsidRPr="0076797F">
        <w:rPr>
          <w:color w:val="auto"/>
        </w:rPr>
        <w:t xml:space="preserve"> however</w:t>
      </w:r>
      <w:r w:rsidR="00D63583" w:rsidRPr="0076797F">
        <w:rPr>
          <w:color w:val="auto"/>
        </w:rPr>
        <w:t>,</w:t>
      </w:r>
      <w:r w:rsidRPr="0076797F">
        <w:rPr>
          <w:color w:val="auto"/>
        </w:rPr>
        <w:t xml:space="preserve"> </w:t>
      </w:r>
      <w:r w:rsidR="00BA0354">
        <w:rPr>
          <w:color w:val="auto"/>
        </w:rPr>
        <w:t>they</w:t>
      </w:r>
      <w:r w:rsidRPr="0076797F">
        <w:rPr>
          <w:color w:val="auto"/>
        </w:rPr>
        <w:t xml:space="preserve"> continue to provide several advantages over the other available imaging modalities</w:t>
      </w:r>
      <w:r w:rsidR="006118F8" w:rsidRPr="0076797F">
        <w:rPr>
          <w:color w:val="auto"/>
        </w:rPr>
        <w:t xml:space="preserve"> such as MRI and CT</w:t>
      </w:r>
      <w:r w:rsidR="00D365B9" w:rsidRPr="0076797F">
        <w:rPr>
          <w:color w:val="auto"/>
        </w:rPr>
        <w:fldChar w:fldCharType="begin"/>
      </w:r>
      <w:r w:rsidR="00024A99" w:rsidRPr="0076797F">
        <w:rPr>
          <w:color w:val="auto"/>
        </w:rPr>
        <w:instrText xml:space="preserve"> ADDIN ZOTERO_ITEM CSL_CITATION {"citationID":"dX2U7imf","properties":{"formattedCitation":"\\super 6, 9, 16\\uc0\\u8211{}18\\nosupersub{}","plainCitation":"6, 9, 16–18","noteIndex":0},"citationItems":[{"id":26,"uris":["http://zotero.org/users/4682340/items/W6R3VF9D"],"uri":["http://zotero.org/users/4682340/items/W6R3VF9D"],"itemData":{"id":26,"type":"article-journal","title":"Current Management and Treatment Modalities for Intramedullary Spinal Cord Tumors","container-title":"Current Treatment Options in Oncology","page":"39","volume":"16","issue":"8","source":"PubMed","abstract":"OPINION STATEMENT: Intramedullary spinal cord tumors are rare central nervous system tumors with unique challenges due to the eloquence of the surrounding tissue. Their treatment and prognosis is largely dependent on tumor histology and patient functionality. The introduction and advancement of microsurgical techniques have made surgery the mainstay of treatment for intramedullary tumors. Tumors that are well demarcated (e.g., ependymomas, hemangioblastomas) can be resected for cure, while more infiltrative tumors (e.g., high-grade astrocytomas) are typically managed with biopsies or limited resections in order to minimize the significant risk of damage to the spinal cord. The use of more aggressive surgical resection for astrocytoma is controversial but may have an increasing role in select cases. The use of intraoperative neurophysiologic monitoring and intraoperative ultrasound may help guide the extent of surgery while minimizing damage to normal tissue. Advances in MRI technology have greatly aided the diagnosis and preoperative planning of intramedullary tumors. Further advances in intraoperative MRI may make this a useful tool in guiding extent of resection. Preoperative functional status is the most important predictor of neurologic outcome, while histology and extent of resection are the most important predictors of progression-free survival. The use of adjuvant radiation and chemotherapy is dependent on patient age and histology but is largely reserved for high-grade tumor histologies or systemic involvement. Children are particularly at risk of radiation-induced injury, and these cases may benefit from more focused stereotactic radiation where necessary. Further studies are needed to support new surgical strategies minimizing destabilization and to investigate new forms of adjuvant therapy to minimize toxicity.","DOI":"10.1007/s11864-015-0358-0","ISSN":"1534-6277","note":"PMID: 26143269","journalAbbreviation":"Curr Treat Options Oncol","language":"eng","author":[{"family":"Juthani","given":"Rupa G."},{"family":"Bilsky","given":"Mark H."},{"family":"Vogelbaum","given":"Michael A."}],"issued":{"date-parts":[["2015",8]]}}},{"id":16,"uris":["http://zotero.org/users/4682340/items/B2QZFIXY"],"uri":["http://zotero.org/users/4682340/items/B2QZFIXY"],"itemData":{"id":16,"type":"article-journal","title":"Intraoperative sonography in spinal surgery: current state of the art","container-title":"Neuroradiology","page":"551-590","volume":"28","issue":"5-6","source":"PubMed","abstract":"Intraoperative spinal sonography (IOSS) has significant impact on the surgical management of spinal lesions. This paper describes the techniques involved, illustrates the sonographic anatomy of the spinal canal and its contents and discusses the role of IOSS in the surgical management of spinal trauma, spinal tumors, spinal stenosis and congenital anomalies.","ISSN":"0028-3940","note":"PMID: 3540716","shortTitle":"Intraoperative sonography in spinal surgery","journalAbbreviation":"Neuroradiology","language":"eng","author":[{"family":"Montalvo","given":"B. M."},{"family":"Quencer","given":"R. M."}],"issued":{"date-parts":[["1986"]]}}},{"id":36,"uris":["http://zotero.org/users/4682340/items/4AFIMKNK"],"uri":["http://zotero.org/users/4682340/items/4AFIMKNK"],"itemData":{"id":36,"type":"article-journal","title":"Intraoperative sonography for neurosurgery","container-title":"Journal of Ultrasound in Medicine: Official Journal of the American Institute of Ultrasound in Medicine","page":"1671-1682","volume":"24","issue":"12","source":"PubMed","abstract":"OBJECTIVE: The purpose of this study was to review the technical aspects and the clinical applications of intraoperative sonography of the central nervous system (CNS) as well as the characteristic appearances of brain and spine diseases.\nMETHODS: A pictorial review of cases is presented on the basis of the performance and interpretation of intraoperative sonography of the CNS from January 1998 to December 2004 at a single academic institution.\nRESULTS: This technique is most commonly used for the localization and characterization of intracranial and spinal masses. Indications for intraoperative sonography of the CNS are biopsy guidance, tumor resection, and drainage or removal of inflammatory masses. It provides important additional information to the surgeon at the time of the operation and contributes to intraoperative decision making and surgical planning. This article reviews the advantages and limitations of intraoperative sonography of the CNS and highlights the typical appearance of CNS diseases.\nCONCLUSIONS: Intraoperative sonography of the CNS is an interactive technique and helps the neurosurgeon in decision making and surgical planning.","ISSN":"0278-4297","note":"PMID: 16301724","journalAbbreviation":"J Ultrasound Med","language":"eng","author":[{"family":"Sosna","given":"Jacob"},{"family":"Barth","given":"Mara M."},{"family":"Kruskal","given":"Jonathan B."},{"family":"Kane","given":"Robert A."}],"issued":{"date-parts":[["2005",12]]}}},{"id":38,"uris":["http://zotero.org/users/4682340/items/WJRATTGQ"],"uri":["http://zotero.org/users/4682340/items/WJRATTGQ"],"itemData":{"id":38,"type":"article-journal","title":"Brain, spine surgeons say yes to ultrasound","container-title":"JAMA","page":"2258-2259, 2262","volume":"255","issue":"17","source":"PubMed","ISSN":"0098-7484","note":"PMID: 3514979","journalAbbreviation":"JAMA","language":"eng","author":[{"family":"Raymond","given":"C. A."}],"issued":{"date-parts":[["1986",5,2]]}}},{"id":40,"uris":["http://zotero.org/users/4682340/items/7R5VP8VD"],"uri":["http://zotero.org/users/4682340/items/7R5VP8VD"],"itemData":{"id":40,"type":"article-journal","title":"Is intraoperative ultrasound required in cervical spinal tumors? A prospective study","container-title":"Turkish Neurosurgery","page":"600-606","volume":"23","issue":"5","source":"PubMed","abstract":"AIM: To determine the role of intraoperative ultrasonography (IOUSG) in the surgical management of patients with intradural spinal tumors.\nMATERIAL AND METHODS: Twenty-six patients with intradural spinal cord tumors were surgically treated under intraoperative ultrasonographic guidance between January 2007 and May 2011. Guidance with IOUSG was used in 26 patients, of which 14 fourteen had extramedullary and 12 had intramedullary tumors. Intraoperative ultrasound assistance was used to localize each tumor exactly before opening the dura. The extent of tumor resection was verified using axial and sagittal sonographic views. The extent of tumor resection achieved with IOUSG guidance was assessed on postoperative early control MRI sections.\nRESULTS: Total tumor resection was achieved in 22 (84%) of 26 cases. All of the residual tumors were typically intramedullary and infiltrative. The sensitivity of IOUSG for the determination of the extent of resection was found to be 92%. Ultrasonography was found to be effective in identification of tumor boundaries and protection of spinal cord vessels. The average time spent for IOUSG assessment was 7 minutes.\nCONCLUSION: Intraoperative ultrasonography is practical, reliable and highly sensitive for spinal cord surgery. It not only enhances surgical orientation, but also reduces morbidity and helps to resect the tumor completely.","DOI":"10.5137/1019-5149.JTN.7199-12.1","ISSN":"1019-5149","note":"PMID: 24101306","shortTitle":"Is intraoperative ultrasound required in cervical spinal tumors?","journalAbbreviation":"Turk Neurosurg","language":"eng","author":[{"family":"Toktas","given":"Zafer O."},{"family":"Sahin","given":"Soner"},{"family":"Koban","given":"Orkun"},{"family":"Sorar","given":"Mehmet"},{"family":"Konya","given":"Denız"}],"issued":{"date-parts":[["2013"]]}}}],"schema":"https://github.com/citation-style-language/schema/raw/master/csl-citation.json"} </w:instrText>
      </w:r>
      <w:r w:rsidR="00D365B9" w:rsidRPr="0076797F">
        <w:rPr>
          <w:color w:val="auto"/>
        </w:rPr>
        <w:fldChar w:fldCharType="separate"/>
      </w:r>
      <w:r w:rsidR="00024A99" w:rsidRPr="0076797F">
        <w:rPr>
          <w:vertAlign w:val="superscript"/>
        </w:rPr>
        <w:t>6,9,16</w:t>
      </w:r>
      <w:r w:rsidR="00BA0354">
        <w:rPr>
          <w:vertAlign w:val="superscript"/>
        </w:rPr>
        <w:t>-</w:t>
      </w:r>
      <w:r w:rsidR="00024A99" w:rsidRPr="0076797F">
        <w:rPr>
          <w:vertAlign w:val="superscript"/>
        </w:rPr>
        <w:t>18</w:t>
      </w:r>
      <w:r w:rsidR="00D365B9" w:rsidRPr="0076797F">
        <w:rPr>
          <w:color w:val="auto"/>
        </w:rPr>
        <w:fldChar w:fldCharType="end"/>
      </w:r>
      <w:r w:rsidRPr="0076797F">
        <w:rPr>
          <w:color w:val="auto"/>
        </w:rPr>
        <w:t xml:space="preserve">. </w:t>
      </w:r>
      <w:r w:rsidR="003F0E6C" w:rsidRPr="0076797F">
        <w:rPr>
          <w:color w:val="auto"/>
        </w:rPr>
        <w:t>In addition to being inexpensive, in this protocol</w:t>
      </w:r>
      <w:r w:rsidR="00C678F1">
        <w:rPr>
          <w:color w:val="auto"/>
        </w:rPr>
        <w:t>,</w:t>
      </w:r>
      <w:r w:rsidR="003F0E6C" w:rsidRPr="0076797F">
        <w:rPr>
          <w:color w:val="auto"/>
        </w:rPr>
        <w:t xml:space="preserve"> we also show that </w:t>
      </w:r>
      <w:r w:rsidR="00BA0354">
        <w:rPr>
          <w:color w:val="auto"/>
        </w:rPr>
        <w:t>the method</w:t>
      </w:r>
      <w:r w:rsidR="00B270D1" w:rsidRPr="0076797F">
        <w:rPr>
          <w:color w:val="auto"/>
        </w:rPr>
        <w:t xml:space="preserve"> is</w:t>
      </w:r>
      <w:r w:rsidRPr="0076797F">
        <w:rPr>
          <w:color w:val="auto"/>
        </w:rPr>
        <w:t xml:space="preserve"> simple to </w:t>
      </w:r>
      <w:r w:rsidR="0013592C" w:rsidRPr="0076797F">
        <w:rPr>
          <w:color w:val="auto"/>
        </w:rPr>
        <w:t>use and</w:t>
      </w:r>
      <w:r w:rsidR="00B270D1" w:rsidRPr="0076797F">
        <w:rPr>
          <w:color w:val="auto"/>
        </w:rPr>
        <w:t xml:space="preserve"> </w:t>
      </w:r>
      <w:r w:rsidRPr="0076797F">
        <w:rPr>
          <w:color w:val="auto"/>
        </w:rPr>
        <w:t xml:space="preserve">can provide </w:t>
      </w:r>
      <w:r w:rsidR="00BA0354">
        <w:rPr>
          <w:color w:val="auto"/>
        </w:rPr>
        <w:t xml:space="preserve">a </w:t>
      </w:r>
      <w:r w:rsidRPr="0076797F">
        <w:rPr>
          <w:color w:val="auto"/>
        </w:rPr>
        <w:t xml:space="preserve">visualization of structures with </w:t>
      </w:r>
      <w:r w:rsidR="00BA0354">
        <w:rPr>
          <w:color w:val="auto"/>
        </w:rPr>
        <w:t xml:space="preserve">an </w:t>
      </w:r>
      <w:r w:rsidRPr="0076797F">
        <w:rPr>
          <w:color w:val="auto"/>
        </w:rPr>
        <w:t xml:space="preserve">adequate resolution that could otherwise not be </w:t>
      </w:r>
      <w:r w:rsidR="00B270D1" w:rsidRPr="0076797F">
        <w:rPr>
          <w:color w:val="auto"/>
        </w:rPr>
        <w:t xml:space="preserve">directly </w:t>
      </w:r>
      <w:r w:rsidRPr="0076797F">
        <w:rPr>
          <w:color w:val="auto"/>
        </w:rPr>
        <w:t>seen by the surgeon.</w:t>
      </w:r>
      <w:r w:rsidR="00DB4E78" w:rsidRPr="0076797F">
        <w:rPr>
          <w:color w:val="auto"/>
        </w:rPr>
        <w:t xml:space="preserve"> </w:t>
      </w:r>
      <w:r w:rsidRPr="0076797F">
        <w:rPr>
          <w:color w:val="auto"/>
        </w:rPr>
        <w:t xml:space="preserve">It is particularly useful in cases where </w:t>
      </w:r>
      <w:r w:rsidR="00664831" w:rsidRPr="0076797F">
        <w:rPr>
          <w:color w:val="auto"/>
        </w:rPr>
        <w:t xml:space="preserve">the </w:t>
      </w:r>
      <w:r w:rsidRPr="0076797F">
        <w:rPr>
          <w:color w:val="auto"/>
        </w:rPr>
        <w:t xml:space="preserve">surgeon is approaching a lesion located ventrally to the spinal canal in a posterior manner. Additionally, the images can be correlated with preoperative MRI or CT images and do not require a radiologist for interpretation. </w:t>
      </w:r>
      <w:r w:rsidR="006118F8" w:rsidRPr="0076797F">
        <w:rPr>
          <w:color w:val="auto"/>
        </w:rPr>
        <w:t xml:space="preserve">Most importantly, </w:t>
      </w:r>
      <w:r w:rsidR="00BA0354">
        <w:rPr>
          <w:color w:val="auto"/>
        </w:rPr>
        <w:t xml:space="preserve">an </w:t>
      </w:r>
      <w:r w:rsidR="006118F8" w:rsidRPr="0076797F">
        <w:rPr>
          <w:color w:val="auto"/>
        </w:rPr>
        <w:t>intraoperative ultrasound remains the only imaging modality that allows for real-time image acquisition</w:t>
      </w:r>
      <w:r w:rsidR="003F0E6C" w:rsidRPr="0076797F">
        <w:rPr>
          <w:color w:val="auto"/>
        </w:rPr>
        <w:fldChar w:fldCharType="begin"/>
      </w:r>
      <w:r w:rsidR="00024A99" w:rsidRPr="0076797F">
        <w:rPr>
          <w:color w:val="auto"/>
        </w:rPr>
        <w:instrText xml:space="preserve"> ADDIN ZOTERO_ITEM CSL_CITATION {"citationID":"U8H9PWSZ","properties":{"formattedCitation":"\\super 36\\nosupersub{}","plainCitation":"36","noteIndex":0},"citationItems":[{"id":96,"uris":["http://zotero.org/users/4682340/items/UEH274PZ"],"uri":["http://zotero.org/users/4682340/items/UEH274PZ"],"itemData":{"id":96,"type":"article-journal","title":"The utility of ultrasound for surgical spinal decompression","container-title":"Medical Ultrasonography","page":"211-218","volume":"17","issue":"2","source":"PubMed","abstract":"Surgery is routinely performed to decompress the spinal cord. While a number of imaging modalities are currently used in the perioperative setting of surgical spinal cord decompression including computed tomography scan and magnetic resonance imaging, ultrasound (US) usage is relatively new. Therefore, only a few studies in the literature describe its value in the perioperative setting. US is a simple, safe, rapid, non-invasive, and inexpensive modality that constitutes a potential alternative when other modalities are not suitable or unavailable. It enables surgeons to generate high-resolution real-time images that can aid in diagnosing pathologies, guiding surgeries, and evaluating surgical outcomes. This review discusses the present literature and utility of pre-, intra-, and post-operative US in patients undergoing surgical spinal decompression. We also delineate three cases in which US was utilized at King Saud University hospital, which is considered one of the first centers in our region to report the use of US to guide treatment in spine surgery.","ISSN":"2066-8643","note":"PMID: 26052573","journalAbbreviation":"Med Ultrason","language":"eng","author":[{"family":"Alaqeel","given":"Ahmed"},{"family":"Abou Al-Shaar","given":"Hussam"},{"family":"Alaqeel","given":"Alaa"},{"family":"Al-Habib","given":"Amro"}],"issued":{"date-parts":[["2015",6]]}}}],"schema":"https://github.com/citation-style-language/schema/raw/master/csl-citation.json"} </w:instrText>
      </w:r>
      <w:r w:rsidR="003F0E6C" w:rsidRPr="0076797F">
        <w:rPr>
          <w:color w:val="auto"/>
        </w:rPr>
        <w:fldChar w:fldCharType="separate"/>
      </w:r>
      <w:r w:rsidR="00024A99" w:rsidRPr="0076797F">
        <w:rPr>
          <w:vertAlign w:val="superscript"/>
        </w:rPr>
        <w:t>36</w:t>
      </w:r>
      <w:r w:rsidR="003F0E6C" w:rsidRPr="0076797F">
        <w:rPr>
          <w:color w:val="auto"/>
        </w:rPr>
        <w:fldChar w:fldCharType="end"/>
      </w:r>
      <w:r w:rsidR="006118F8" w:rsidRPr="0076797F">
        <w:rPr>
          <w:color w:val="auto"/>
        </w:rPr>
        <w:t xml:space="preserve">. </w:t>
      </w:r>
      <w:r w:rsidRPr="0076797F">
        <w:rPr>
          <w:color w:val="auto"/>
        </w:rPr>
        <w:t xml:space="preserve">Ultrasound also poses no radiation </w:t>
      </w:r>
      <w:r w:rsidR="00603F1C" w:rsidRPr="0076797F">
        <w:rPr>
          <w:color w:val="auto"/>
        </w:rPr>
        <w:t>risk to the patient or surgeon.</w:t>
      </w:r>
    </w:p>
    <w:p w14:paraId="0A793FEF" w14:textId="77777777" w:rsidR="00022015" w:rsidRPr="0076797F" w:rsidRDefault="00022015" w:rsidP="00B425BB">
      <w:pPr>
        <w:widowControl/>
        <w:contextualSpacing/>
        <w:rPr>
          <w:color w:val="auto"/>
        </w:rPr>
      </w:pPr>
    </w:p>
    <w:p w14:paraId="34FD1B12" w14:textId="63D8A522" w:rsidR="00CB79AA" w:rsidRPr="0076797F" w:rsidRDefault="00603F1C" w:rsidP="00B425BB">
      <w:pPr>
        <w:widowControl/>
        <w:contextualSpacing/>
        <w:rPr>
          <w:color w:val="auto"/>
        </w:rPr>
      </w:pPr>
      <w:r w:rsidRPr="0076797F">
        <w:rPr>
          <w:color w:val="auto"/>
        </w:rPr>
        <w:t xml:space="preserve">Preoperative MRI or CT images should be analyzed carefully to avoid intraoperative complications and to accurately determine the location of the initial incision. This will help ensure that the ultrasound probe will be </w:t>
      </w:r>
      <w:r w:rsidR="00BA0354">
        <w:rPr>
          <w:color w:val="auto"/>
        </w:rPr>
        <w:t xml:space="preserve">precisely </w:t>
      </w:r>
      <w:r w:rsidRPr="0076797F">
        <w:rPr>
          <w:color w:val="auto"/>
        </w:rPr>
        <w:t xml:space="preserve">at the </w:t>
      </w:r>
      <w:r w:rsidR="00BA0354">
        <w:rPr>
          <w:color w:val="auto"/>
        </w:rPr>
        <w:t>desired</w:t>
      </w:r>
      <w:r w:rsidRPr="0076797F">
        <w:rPr>
          <w:color w:val="auto"/>
        </w:rPr>
        <w:t xml:space="preserve"> location. After the initial incision is made, an X-ray can be performed intraoperatively at the incision site to confirm </w:t>
      </w:r>
      <w:r w:rsidR="00BA0354">
        <w:rPr>
          <w:color w:val="auto"/>
        </w:rPr>
        <w:t xml:space="preserve">the </w:t>
      </w:r>
      <w:r w:rsidRPr="0076797F">
        <w:rPr>
          <w:color w:val="auto"/>
        </w:rPr>
        <w:t>vertebrae location. It is critical that sufficient hemostasis is reached prior to filling the surgical field with saline to acquire clear images</w:t>
      </w:r>
      <w:r w:rsidR="00BA0354">
        <w:rPr>
          <w:color w:val="auto"/>
        </w:rPr>
        <w:t>,</w:t>
      </w:r>
      <w:r w:rsidR="005E0AB3" w:rsidRPr="0076797F">
        <w:rPr>
          <w:color w:val="auto"/>
        </w:rPr>
        <w:t xml:space="preserve"> as blood can attenuate ultrasound waves</w:t>
      </w:r>
      <w:r w:rsidRPr="0076797F">
        <w:rPr>
          <w:color w:val="auto"/>
        </w:rPr>
        <w:t xml:space="preserve">. It is not necessary for the probe to directly touch the dura or spinal cord for </w:t>
      </w:r>
      <w:r w:rsidR="00BA0354">
        <w:rPr>
          <w:color w:val="auto"/>
        </w:rPr>
        <w:t xml:space="preserve">the </w:t>
      </w:r>
      <w:r w:rsidRPr="0076797F">
        <w:rPr>
          <w:color w:val="auto"/>
        </w:rPr>
        <w:t xml:space="preserve">image acquisition. If images are not clear upon </w:t>
      </w:r>
      <w:r w:rsidR="00BA0354">
        <w:rPr>
          <w:color w:val="auto"/>
        </w:rPr>
        <w:t xml:space="preserve">the </w:t>
      </w:r>
      <w:r w:rsidRPr="0076797F">
        <w:rPr>
          <w:color w:val="auto"/>
        </w:rPr>
        <w:t>acquisition, drain the saline solution</w:t>
      </w:r>
      <w:r w:rsidR="00BA0354">
        <w:rPr>
          <w:color w:val="auto"/>
        </w:rPr>
        <w:t>,</w:t>
      </w:r>
      <w:r w:rsidRPr="0076797F">
        <w:rPr>
          <w:color w:val="auto"/>
        </w:rPr>
        <w:t xml:space="preserve"> fill </w:t>
      </w:r>
      <w:r w:rsidR="00BA0354">
        <w:rPr>
          <w:color w:val="auto"/>
        </w:rPr>
        <w:t xml:space="preserve">the surgical field </w:t>
      </w:r>
      <w:r w:rsidRPr="0076797F">
        <w:rPr>
          <w:color w:val="auto"/>
        </w:rPr>
        <w:t xml:space="preserve">with </w:t>
      </w:r>
      <w:r w:rsidR="00081B22">
        <w:rPr>
          <w:color w:val="auto"/>
        </w:rPr>
        <w:t xml:space="preserve">a </w:t>
      </w:r>
      <w:r w:rsidRPr="0076797F">
        <w:rPr>
          <w:color w:val="auto"/>
        </w:rPr>
        <w:t>fresh saline solution</w:t>
      </w:r>
      <w:r w:rsidR="00BA0354">
        <w:rPr>
          <w:color w:val="auto"/>
        </w:rPr>
        <w:t>,</w:t>
      </w:r>
      <w:r w:rsidRPr="0076797F">
        <w:rPr>
          <w:color w:val="auto"/>
        </w:rPr>
        <w:t xml:space="preserve"> and repeat </w:t>
      </w:r>
      <w:r w:rsidR="00BA0354">
        <w:rPr>
          <w:color w:val="auto"/>
        </w:rPr>
        <w:t xml:space="preserve">the </w:t>
      </w:r>
      <w:r w:rsidRPr="0076797F">
        <w:rPr>
          <w:color w:val="auto"/>
        </w:rPr>
        <w:t>image acquisition.</w:t>
      </w:r>
    </w:p>
    <w:p w14:paraId="5B690774" w14:textId="77777777" w:rsidR="00CB79AA" w:rsidRPr="0076797F" w:rsidRDefault="00CB79AA" w:rsidP="00B425BB">
      <w:pPr>
        <w:widowControl/>
        <w:contextualSpacing/>
        <w:rPr>
          <w:color w:val="auto"/>
        </w:rPr>
      </w:pPr>
    </w:p>
    <w:p w14:paraId="0CA3B12A" w14:textId="0F5DDEB9" w:rsidR="00694E6E" w:rsidRPr="0076797F" w:rsidRDefault="06BC42AE" w:rsidP="00B425BB">
      <w:pPr>
        <w:widowControl/>
        <w:contextualSpacing/>
        <w:rPr>
          <w:color w:val="auto"/>
        </w:rPr>
      </w:pPr>
      <w:r w:rsidRPr="0076797F">
        <w:rPr>
          <w:color w:val="auto"/>
        </w:rPr>
        <w:t>The only limitation to this protocol is that it is operator dependent</w:t>
      </w:r>
      <w:r w:rsidR="00BA0354">
        <w:rPr>
          <w:color w:val="auto"/>
        </w:rPr>
        <w:t>;</w:t>
      </w:r>
      <w:r w:rsidRPr="0076797F">
        <w:rPr>
          <w:color w:val="auto"/>
        </w:rPr>
        <w:t xml:space="preserve"> however</w:t>
      </w:r>
      <w:r w:rsidR="00BA0354">
        <w:rPr>
          <w:color w:val="auto"/>
        </w:rPr>
        <w:t>,</w:t>
      </w:r>
      <w:r w:rsidRPr="0076797F">
        <w:rPr>
          <w:color w:val="auto"/>
        </w:rPr>
        <w:t xml:space="preserve"> the learning curve is gentle and surgeons can become proficient after the first or second operation</w:t>
      </w:r>
      <w:r w:rsidR="003F0E6C" w:rsidRPr="0076797F">
        <w:rPr>
          <w:color w:val="auto"/>
        </w:rPr>
        <w:fldChar w:fldCharType="begin"/>
      </w:r>
      <w:r w:rsidR="00024A99" w:rsidRPr="0076797F">
        <w:rPr>
          <w:color w:val="auto"/>
        </w:rPr>
        <w:instrText xml:space="preserve"> ADDIN ZOTERO_ITEM CSL_CITATION {"citationID":"AR45s6sK","properties":{"formattedCitation":"\\super 36\\nosupersub{}","plainCitation":"36","noteIndex":0},"citationItems":[{"id":96,"uris":["http://zotero.org/users/4682340/items/UEH274PZ"],"uri":["http://zotero.org/users/4682340/items/UEH274PZ"],"itemData":{"id":96,"type":"article-journal","title":"The utility of ultrasound for surgical spinal decompression","container-title":"Medical Ultrasonography","page":"211-218","volume":"17","issue":"2","source":"PubMed","abstract":"Surgery is routinely performed to decompress the spinal cord. While a number of imaging modalities are currently used in the perioperative setting of surgical spinal cord decompression including computed tomography scan and magnetic resonance imaging, ultrasound (US) usage is relatively new. Therefore, only a few studies in the literature describe its value in the perioperative setting. US is a simple, safe, rapid, non-invasive, and inexpensive modality that constitutes a potential alternative when other modalities are not suitable or unavailable. It enables surgeons to generate high-resolution real-time images that can aid in diagnosing pathologies, guiding surgeries, and evaluating surgical outcomes. This review discusses the present literature and utility of pre-, intra-, and post-operative US in patients undergoing surgical spinal decompression. We also delineate three cases in which US was utilized at King Saud University hospital, which is considered one of the first centers in our region to report the use of US to guide treatment in spine surgery.","ISSN":"2066-8643","note":"PMID: 26052573","journalAbbreviation":"Med Ultrason","language":"eng","author":[{"family":"Alaqeel","given":"Ahmed"},{"family":"Abou Al-Shaar","given":"Hussam"},{"family":"Alaqeel","given":"Alaa"},{"family":"Al-Habib","given":"Amro"}],"issued":{"date-parts":[["2015",6]]}}}],"schema":"https://github.com/citation-style-language/schema/raw/master/csl-citation.json"} </w:instrText>
      </w:r>
      <w:r w:rsidR="003F0E6C" w:rsidRPr="0076797F">
        <w:rPr>
          <w:color w:val="auto"/>
        </w:rPr>
        <w:fldChar w:fldCharType="separate"/>
      </w:r>
      <w:r w:rsidR="00024A99" w:rsidRPr="0076797F">
        <w:rPr>
          <w:vertAlign w:val="superscript"/>
        </w:rPr>
        <w:t>36</w:t>
      </w:r>
      <w:r w:rsidR="003F0E6C" w:rsidRPr="0076797F">
        <w:rPr>
          <w:color w:val="auto"/>
        </w:rPr>
        <w:fldChar w:fldCharType="end"/>
      </w:r>
      <w:r w:rsidRPr="0076797F">
        <w:rPr>
          <w:color w:val="auto"/>
        </w:rPr>
        <w:t>.</w:t>
      </w:r>
    </w:p>
    <w:p w14:paraId="674FC508" w14:textId="77777777" w:rsidR="00CB79AA" w:rsidRPr="0076797F" w:rsidRDefault="00CB79AA" w:rsidP="00B425BB">
      <w:pPr>
        <w:widowControl/>
        <w:contextualSpacing/>
        <w:rPr>
          <w:color w:val="auto"/>
        </w:rPr>
      </w:pPr>
    </w:p>
    <w:p w14:paraId="7A46A037" w14:textId="4CA8F058" w:rsidR="00CB79AA" w:rsidRPr="0076797F" w:rsidRDefault="00CB79AA" w:rsidP="00B425BB">
      <w:pPr>
        <w:widowControl/>
        <w:contextualSpacing/>
        <w:rPr>
          <w:color w:val="auto"/>
        </w:rPr>
      </w:pPr>
      <w:r w:rsidRPr="0076797F">
        <w:rPr>
          <w:color w:val="auto"/>
        </w:rPr>
        <w:t>In conclusion, intraoperative ultrasound</w:t>
      </w:r>
      <w:r w:rsidR="00BA0354">
        <w:rPr>
          <w:color w:val="auto"/>
        </w:rPr>
        <w:t>s</w:t>
      </w:r>
      <w:r w:rsidRPr="0076797F">
        <w:rPr>
          <w:color w:val="auto"/>
        </w:rPr>
        <w:t xml:space="preserve"> </w:t>
      </w:r>
      <w:r w:rsidR="00BA0354">
        <w:rPr>
          <w:color w:val="auto"/>
        </w:rPr>
        <w:t>are</w:t>
      </w:r>
      <w:r w:rsidR="00450E4F" w:rsidRPr="0076797F">
        <w:rPr>
          <w:color w:val="auto"/>
        </w:rPr>
        <w:t xml:space="preserve"> </w:t>
      </w:r>
      <w:r w:rsidR="00037575" w:rsidRPr="0076797F">
        <w:rPr>
          <w:color w:val="auto"/>
        </w:rPr>
        <w:t xml:space="preserve">useful in spinal surgery and should be considered especially in cases of intradural lesions and lesions ventral to the thecal sac when approaching </w:t>
      </w:r>
      <w:r w:rsidR="00BA0354">
        <w:rPr>
          <w:color w:val="auto"/>
        </w:rPr>
        <w:t xml:space="preserve">these </w:t>
      </w:r>
      <w:r w:rsidR="00037575" w:rsidRPr="0076797F">
        <w:rPr>
          <w:color w:val="auto"/>
        </w:rPr>
        <w:t>posteriorly.</w:t>
      </w:r>
      <w:r w:rsidR="005E0EE4" w:rsidRPr="0076797F">
        <w:rPr>
          <w:color w:val="auto"/>
        </w:rPr>
        <w:t xml:space="preserve"> </w:t>
      </w:r>
      <w:r w:rsidR="00BA0354">
        <w:rPr>
          <w:color w:val="auto"/>
        </w:rPr>
        <w:t>The r</w:t>
      </w:r>
      <w:r w:rsidR="00024A99" w:rsidRPr="0076797F">
        <w:rPr>
          <w:color w:val="auto"/>
        </w:rPr>
        <w:t xml:space="preserve">ecent introduction of contrast-enhanced ultrasound has </w:t>
      </w:r>
      <w:r w:rsidR="00AD3A58" w:rsidRPr="0076797F">
        <w:rPr>
          <w:color w:val="auto"/>
        </w:rPr>
        <w:t xml:space="preserve">demonstrated </w:t>
      </w:r>
      <w:r w:rsidR="00BA0354">
        <w:rPr>
          <w:color w:val="auto"/>
        </w:rPr>
        <w:t xml:space="preserve">its </w:t>
      </w:r>
      <w:r w:rsidR="00AD3A58" w:rsidRPr="0076797F">
        <w:rPr>
          <w:color w:val="auto"/>
        </w:rPr>
        <w:t xml:space="preserve">potential use in spinal </w:t>
      </w:r>
      <w:proofErr w:type="spellStart"/>
      <w:r w:rsidR="00BA0354">
        <w:rPr>
          <w:color w:val="auto"/>
        </w:rPr>
        <w:t>d</w:t>
      </w:r>
      <w:r w:rsidR="00D63583" w:rsidRPr="0076797F">
        <w:rPr>
          <w:color w:val="auto"/>
        </w:rPr>
        <w:t>ural</w:t>
      </w:r>
      <w:proofErr w:type="spellEnd"/>
      <w:r w:rsidR="00AD3A58" w:rsidRPr="0076797F">
        <w:rPr>
          <w:color w:val="auto"/>
        </w:rPr>
        <w:t xml:space="preserve"> arteriovenous fistulas and vascularized spinal tumors</w:t>
      </w:r>
      <w:r w:rsidR="00BA0354">
        <w:rPr>
          <w:color w:val="auto"/>
        </w:rPr>
        <w:t xml:space="preserve"> as well</w:t>
      </w:r>
      <w:r w:rsidR="00AD3A58" w:rsidRPr="0076797F">
        <w:rPr>
          <w:color w:val="auto"/>
        </w:rPr>
        <w:fldChar w:fldCharType="begin"/>
      </w:r>
      <w:r w:rsidR="00AD3A58" w:rsidRPr="0076797F">
        <w:rPr>
          <w:color w:val="auto"/>
        </w:rPr>
        <w:instrText xml:space="preserve"> ADDIN ZOTERO_ITEM CSL_CITATION {"citationID":"oKNW31E6","properties":{"formattedCitation":"\\super 37, 38\\nosupersub{}","plainCitation":"37, 38","noteIndex":0},"citationItems":[{"id":228,"uris":["http://zotero.org/users/4682340/items/WNRTJI5F"],"uri":["http://zotero.org/users/4682340/items/WNRTJI5F"],"itemData":{"id":228,"type":"article-journal","title":"Real-time intraoperative contrast-enhanced ultrasound (CEUS) in vascularized spinal tumors: a technical note","container-title":"Acta Neurochirurgica","page":"1259-1263","volume":"160","issue":"6","source":"PubMed","abstract":"BACKGROUNDS: Intra-operative ultrasound (ioUS), and the recently introduced contrast-enhanced ultrasound (CEUS) demonstrated to be an extremely valuable tool in oncological cerebral neurosurgery.\nMETHODS: The authors applied ioUS/CEUS techniques to spinal oncological surgery as showed in the illustrative case of a dorsal hemangiopericytoma.\nRESULTS AND CONCLUSIONS: ioUS and CEUS provide real-time information that proved useful in identifying both vascular and parenchymatous tumoral patterns, anatomical relations with nervous structure, plan surgical strategy, and identify residuals. It allows to visualize unexposed anatomical and pathological structures within the parenchyma and is a valuable guide during resection.","DOI":"10.1007/s00701-018-3541-9","ISSN":"0942-0940","note":"PMID: 29687253","shortTitle":"Real-time intraoperative contrast-enhanced ultrasound (CEUS) in vascularized spinal tumors","journalAbbreviation":"Acta Neurochir (Wien)","language":"eng","author":[{"family":"Della Pepa","given":"Giuseppe Maria"},{"family":"Mattogno","given":"Pier Paolo"},{"family":"La Rocca","given":"Giuseppe"},{"family":"Sabatino","given":"Giovanni"},{"family":"Olivi","given":"Alessandro"},{"family":"Ricciardi","given":"Luca"},{"family":"Polli","given":"Filippo Maria"}],"issued":{"date-parts":[["2018",6]]}}},{"id":230,"uris":["http://zotero.org/users/4682340/items/UA3YCAJL"],"uri":["http://zotero.org/users/4682340/items/UA3YCAJL"],"itemData":{"id":230,"type":"article-journal","title":"Integration of Real-Time Intraoperative Contrast-Enhanced Ultrasound and Color Doppler Ultrasound in the Surgical Treatment of Spinal Cord Dural Arteriovenous Fistulas","container-title":"World Neurosurgery","page":"138-142","volume":"112","source":"PubMed","abstract":"BACKGROUND: In the surgical treatment of spinal dural arteriovenous fistulas (DAVFs), intraoperative definition of anatomic characteristics of the DAVF and identification of the fistulous point is mandatory to effectively exclude the DAVF.\nCASE DESCRIPTION: Intraoperative ultrasound and contrast-enhanced ultrasound integrated with color Doppler ultrasound was applied in the surgical setting for a cervical DAVF to identify the fistulous point and evaluate correct occlusion of the fistula.\nCONCLUSIONS: Integration of intraoperative ultrasound and contrast-enhanced ultrasound is a simple, cost-effective technique that provides an opportunity for real-time dynamic visualization of DAVF vascular patterns, identification of the fistulous point, and assessment of correct exclusion. Compared with other intraoperative tools, such as indocyanine green videoangiography, it allows the surgeon to visualize hidden anatomic and vascular structures, minimizing surgical manipulation and guiding the surgeon during resection.","DOI":"10.1016/j.wneu.2018.01.101","ISSN":"1878-8769","note":"PMID: 29410373","journalAbbreviation":"World Neurosurg","language":"eng","author":[{"family":"Della Pepa","given":"Giuseppe Maria"},{"family":"Sabatino","given":"Giovanni"},{"family":"Sturiale","given":"Carmelo Lucio"},{"family":"Marchese","given":"Enrico"},{"family":"Puca","given":"Alfredo"},{"family":"Olivi","given":"Alessandro"},{"family":"Albanese","given":"Alessio"}],"issued":{"date-parts":[["2018",4]]}}}],"schema":"https://github.com/citation-style-language/schema/raw/master/csl-citation.json"} </w:instrText>
      </w:r>
      <w:r w:rsidR="00AD3A58" w:rsidRPr="0076797F">
        <w:rPr>
          <w:color w:val="auto"/>
        </w:rPr>
        <w:fldChar w:fldCharType="separate"/>
      </w:r>
      <w:r w:rsidR="00AD3A58" w:rsidRPr="0076797F">
        <w:rPr>
          <w:vertAlign w:val="superscript"/>
        </w:rPr>
        <w:t>37,38</w:t>
      </w:r>
      <w:r w:rsidR="00AD3A58" w:rsidRPr="0076797F">
        <w:rPr>
          <w:color w:val="auto"/>
        </w:rPr>
        <w:fldChar w:fldCharType="end"/>
      </w:r>
      <w:r w:rsidR="00AD3A58" w:rsidRPr="0076797F">
        <w:rPr>
          <w:color w:val="auto"/>
        </w:rPr>
        <w:t>. Education and the use of intraoperative ultrasound</w:t>
      </w:r>
      <w:r w:rsidR="00BA0354">
        <w:rPr>
          <w:color w:val="auto"/>
        </w:rPr>
        <w:t>s</w:t>
      </w:r>
      <w:r w:rsidR="00AD3A58" w:rsidRPr="0076797F">
        <w:rPr>
          <w:color w:val="auto"/>
        </w:rPr>
        <w:t xml:space="preserve"> in spinal surgery should also be incorporated into residency and fellowship teaching programs. F</w:t>
      </w:r>
      <w:r w:rsidR="00DB4E78" w:rsidRPr="0076797F">
        <w:rPr>
          <w:color w:val="auto"/>
        </w:rPr>
        <w:t>uture development</w:t>
      </w:r>
      <w:r w:rsidR="00BA0354">
        <w:rPr>
          <w:color w:val="auto"/>
        </w:rPr>
        <w:t>s</w:t>
      </w:r>
      <w:r w:rsidR="00DB4E78" w:rsidRPr="0076797F">
        <w:rPr>
          <w:color w:val="auto"/>
        </w:rPr>
        <w:t xml:space="preserve"> in the ultrasound technology can further enhance and increase the utility of this imaging modality.</w:t>
      </w:r>
    </w:p>
    <w:p w14:paraId="15752C14" w14:textId="77777777" w:rsidR="007751A3" w:rsidRPr="0076797F" w:rsidRDefault="007751A3" w:rsidP="00B425BB">
      <w:pPr>
        <w:widowControl/>
        <w:contextualSpacing/>
        <w:rPr>
          <w:color w:val="auto"/>
        </w:rPr>
      </w:pPr>
    </w:p>
    <w:p w14:paraId="1734505F" w14:textId="02F0A3A0" w:rsidR="00AA03DF" w:rsidRPr="0076797F" w:rsidRDefault="06BC42AE" w:rsidP="00B425BB">
      <w:pPr>
        <w:pStyle w:val="NormalWeb"/>
        <w:widowControl/>
        <w:spacing w:before="0" w:beforeAutospacing="0" w:after="0" w:afterAutospacing="0"/>
        <w:contextualSpacing/>
        <w:rPr>
          <w:color w:val="808080" w:themeColor="text1" w:themeTint="7F"/>
        </w:rPr>
      </w:pPr>
      <w:r w:rsidRPr="0076797F">
        <w:rPr>
          <w:b/>
          <w:bCs/>
        </w:rPr>
        <w:t xml:space="preserve">ACKNOWLEDGMENTS: </w:t>
      </w:r>
    </w:p>
    <w:p w14:paraId="2D96E92E" w14:textId="08193C82" w:rsidR="00AA03DF" w:rsidRPr="0076797F" w:rsidRDefault="06BC42AE" w:rsidP="00B425BB">
      <w:pPr>
        <w:widowControl/>
        <w:contextualSpacing/>
      </w:pPr>
      <w:r w:rsidRPr="0076797F">
        <w:t>The authors have no acknowledgments.</w:t>
      </w:r>
    </w:p>
    <w:p w14:paraId="5D051A52" w14:textId="77777777" w:rsidR="001A64F9" w:rsidRPr="0076797F" w:rsidRDefault="001A64F9" w:rsidP="00B425BB">
      <w:pPr>
        <w:widowControl/>
        <w:contextualSpacing/>
        <w:rPr>
          <w:b/>
          <w:bCs/>
        </w:rPr>
      </w:pPr>
    </w:p>
    <w:p w14:paraId="5D52ED8B" w14:textId="0FA5E6A5" w:rsidR="00AA03DF" w:rsidRPr="0076797F" w:rsidRDefault="06BC42AE" w:rsidP="00B425BB">
      <w:pPr>
        <w:pStyle w:val="NormalWeb"/>
        <w:widowControl/>
        <w:spacing w:before="0" w:beforeAutospacing="0" w:after="0" w:afterAutospacing="0"/>
        <w:contextualSpacing/>
        <w:rPr>
          <w:color w:val="808080" w:themeColor="text1" w:themeTint="7F"/>
        </w:rPr>
      </w:pPr>
      <w:r w:rsidRPr="0076797F">
        <w:rPr>
          <w:b/>
          <w:bCs/>
        </w:rPr>
        <w:t xml:space="preserve">DISCLOSURES: </w:t>
      </w:r>
    </w:p>
    <w:p w14:paraId="6F061516" w14:textId="20FB1FF1" w:rsidR="009246D7" w:rsidRPr="0076797F" w:rsidRDefault="06BC42AE" w:rsidP="00B425BB">
      <w:pPr>
        <w:widowControl/>
        <w:contextualSpacing/>
        <w:rPr>
          <w:color w:val="808080" w:themeColor="text1" w:themeTint="7F"/>
        </w:rPr>
      </w:pPr>
      <w:r w:rsidRPr="0076797F">
        <w:rPr>
          <w:color w:val="auto"/>
        </w:rPr>
        <w:t>The authors have nothing to disclose.</w:t>
      </w:r>
    </w:p>
    <w:p w14:paraId="5763D571" w14:textId="77777777" w:rsidR="009246D7" w:rsidRPr="0076797F" w:rsidRDefault="009246D7" w:rsidP="00B425BB">
      <w:pPr>
        <w:widowControl/>
        <w:contextualSpacing/>
        <w:rPr>
          <w:color w:val="auto"/>
        </w:rPr>
      </w:pPr>
    </w:p>
    <w:p w14:paraId="315B4FAD" w14:textId="3126EE42" w:rsidR="00B32616" w:rsidRPr="0076797F" w:rsidRDefault="06BC42AE" w:rsidP="00B425BB">
      <w:pPr>
        <w:widowControl/>
        <w:contextualSpacing/>
        <w:rPr>
          <w:b/>
          <w:bCs/>
          <w:color w:val="000000" w:themeColor="text1"/>
        </w:rPr>
      </w:pPr>
      <w:r w:rsidRPr="0076797F">
        <w:rPr>
          <w:b/>
          <w:bCs/>
        </w:rPr>
        <w:t>REFERENCES:</w:t>
      </w:r>
    </w:p>
    <w:p w14:paraId="4BF1B979" w14:textId="042D5BF2" w:rsidR="00AD3A58" w:rsidRPr="0076797F" w:rsidRDefault="000700DE" w:rsidP="00B425BB">
      <w:pPr>
        <w:pStyle w:val="Bibliography"/>
        <w:widowControl/>
        <w:ind w:left="0" w:firstLine="0"/>
      </w:pPr>
      <w:r w:rsidRPr="0076797F">
        <w:fldChar w:fldCharType="begin"/>
      </w:r>
      <w:r w:rsidR="00AA56FF" w:rsidRPr="0076797F">
        <w:rPr>
          <w:color w:val="808080" w:themeColor="background1" w:themeShade="80"/>
        </w:rPr>
        <w:instrText xml:space="preserve"> ADDIN ZOTERO_BIBL {"uncited":[],"omitted":[],"custom":[]} CSL_BIBLIOGRAPHY </w:instrText>
      </w:r>
      <w:r w:rsidRPr="0076797F">
        <w:rPr>
          <w:color w:val="808080" w:themeColor="background1" w:themeShade="80"/>
        </w:rPr>
        <w:fldChar w:fldCharType="separate"/>
      </w:r>
      <w:r w:rsidR="00AD3A58" w:rsidRPr="0076797F">
        <w:t>1.</w:t>
      </w:r>
      <w:r w:rsidR="00CD61DA">
        <w:t xml:space="preserve"> </w:t>
      </w:r>
      <w:r w:rsidR="00AD3A58" w:rsidRPr="0076797F">
        <w:t xml:space="preserve">Reid, M.H. Ultrasonic visualization of a cervical cord cystic astrocytoma. </w:t>
      </w:r>
      <w:r w:rsidR="00AD3A58" w:rsidRPr="0076797F">
        <w:rPr>
          <w:i/>
          <w:iCs/>
        </w:rPr>
        <w:t xml:space="preserve">AJR. American </w:t>
      </w:r>
      <w:r w:rsidR="004A2939" w:rsidRPr="0076797F">
        <w:rPr>
          <w:i/>
          <w:iCs/>
        </w:rPr>
        <w:t>J</w:t>
      </w:r>
      <w:r w:rsidR="00AD3A58" w:rsidRPr="0076797F">
        <w:rPr>
          <w:i/>
          <w:iCs/>
        </w:rPr>
        <w:t xml:space="preserve">ournal of </w:t>
      </w:r>
      <w:r w:rsidR="004A2939" w:rsidRPr="0076797F">
        <w:rPr>
          <w:i/>
          <w:iCs/>
        </w:rPr>
        <w:t>R</w:t>
      </w:r>
      <w:r w:rsidR="00AD3A58" w:rsidRPr="0076797F">
        <w:rPr>
          <w:i/>
          <w:iCs/>
        </w:rPr>
        <w:t>oentgenology</w:t>
      </w:r>
      <w:r w:rsidR="00AD3A58" w:rsidRPr="0076797F">
        <w:t xml:space="preserve">. </w:t>
      </w:r>
      <w:r w:rsidR="00AD3A58" w:rsidRPr="0076797F">
        <w:rPr>
          <w:b/>
          <w:bCs/>
        </w:rPr>
        <w:t>131</w:t>
      </w:r>
      <w:r w:rsidR="00AD3A58" w:rsidRPr="0076797F">
        <w:t xml:space="preserve"> (5), 907</w:t>
      </w:r>
      <w:r w:rsidR="00CD61DA">
        <w:t>-</w:t>
      </w:r>
      <w:r w:rsidR="00AD3A58" w:rsidRPr="0076797F">
        <w:t>908 (1978).</w:t>
      </w:r>
    </w:p>
    <w:p w14:paraId="4B38B921" w14:textId="77777777" w:rsidR="00CD61DA" w:rsidRDefault="00CD61DA" w:rsidP="00B425BB">
      <w:pPr>
        <w:pStyle w:val="Bibliography"/>
        <w:widowControl/>
        <w:ind w:left="0" w:firstLine="0"/>
      </w:pPr>
    </w:p>
    <w:p w14:paraId="136543FB" w14:textId="6B3DE645" w:rsidR="00AD3A58" w:rsidRPr="0076797F" w:rsidRDefault="00AD3A58" w:rsidP="00B425BB">
      <w:pPr>
        <w:pStyle w:val="Bibliography"/>
        <w:widowControl/>
        <w:ind w:left="0" w:firstLine="0"/>
      </w:pPr>
      <w:r w:rsidRPr="0076797F">
        <w:t>2.</w:t>
      </w:r>
      <w:r w:rsidR="00CD61DA">
        <w:t xml:space="preserve"> </w:t>
      </w:r>
      <w:r w:rsidRPr="0076797F">
        <w:t xml:space="preserve">Dohrmann, G.J., Rubin, J.M. Intraoperative ultrasound imaging of the spinal cord: syringomyelia, cysts, and tumors--a preliminary report. </w:t>
      </w:r>
      <w:r w:rsidRPr="0076797F">
        <w:rPr>
          <w:i/>
          <w:iCs/>
        </w:rPr>
        <w:t>Surgical Neurology</w:t>
      </w:r>
      <w:r w:rsidRPr="0076797F">
        <w:t xml:space="preserve">. </w:t>
      </w:r>
      <w:r w:rsidRPr="0076797F">
        <w:rPr>
          <w:b/>
          <w:bCs/>
        </w:rPr>
        <w:t>18</w:t>
      </w:r>
      <w:r w:rsidRPr="0076797F">
        <w:t xml:space="preserve"> (6), 395</w:t>
      </w:r>
      <w:r w:rsidR="00CD61DA">
        <w:t>-</w:t>
      </w:r>
      <w:r w:rsidRPr="0076797F">
        <w:t>399 (1982).</w:t>
      </w:r>
    </w:p>
    <w:p w14:paraId="552BA20E" w14:textId="77777777" w:rsidR="00CD61DA" w:rsidRDefault="00CD61DA" w:rsidP="00B425BB">
      <w:pPr>
        <w:pStyle w:val="Bibliography"/>
        <w:widowControl/>
        <w:ind w:left="0" w:firstLine="0"/>
      </w:pPr>
    </w:p>
    <w:p w14:paraId="2EEDB2AD" w14:textId="698D1DB1" w:rsidR="00AD3A58" w:rsidRPr="0076797F" w:rsidRDefault="00AD3A58" w:rsidP="00B425BB">
      <w:pPr>
        <w:pStyle w:val="Bibliography"/>
        <w:widowControl/>
        <w:ind w:left="0" w:firstLine="0"/>
      </w:pPr>
      <w:r w:rsidRPr="0076797F">
        <w:t>3.</w:t>
      </w:r>
      <w:r w:rsidR="00CD61DA">
        <w:t xml:space="preserve"> </w:t>
      </w:r>
      <w:r w:rsidRPr="0076797F">
        <w:t xml:space="preserve">Rubin, J.M., Dohrmann, G.J. Use of ultrasonically guided probes and catheters in neurosurgery. </w:t>
      </w:r>
      <w:r w:rsidRPr="0076797F">
        <w:rPr>
          <w:i/>
          <w:iCs/>
        </w:rPr>
        <w:t>Surgical Neurology</w:t>
      </w:r>
      <w:r w:rsidRPr="0076797F">
        <w:t xml:space="preserve">. </w:t>
      </w:r>
      <w:r w:rsidRPr="0076797F">
        <w:rPr>
          <w:b/>
          <w:bCs/>
        </w:rPr>
        <w:t>18</w:t>
      </w:r>
      <w:r w:rsidRPr="0076797F">
        <w:t xml:space="preserve"> (2), 143</w:t>
      </w:r>
      <w:r w:rsidR="00CD61DA">
        <w:t>-</w:t>
      </w:r>
      <w:r w:rsidRPr="0076797F">
        <w:t>148 (1982).</w:t>
      </w:r>
    </w:p>
    <w:p w14:paraId="7310425E" w14:textId="77777777" w:rsidR="00CD61DA" w:rsidRDefault="00CD61DA" w:rsidP="00B425BB">
      <w:pPr>
        <w:pStyle w:val="Bibliography"/>
        <w:widowControl/>
        <w:ind w:left="0" w:firstLine="0"/>
      </w:pPr>
    </w:p>
    <w:p w14:paraId="6FEC5D0E" w14:textId="73485229" w:rsidR="00AD3A58" w:rsidRPr="0076797F" w:rsidRDefault="00AD3A58" w:rsidP="00B425BB">
      <w:pPr>
        <w:pStyle w:val="Bibliography"/>
        <w:widowControl/>
        <w:ind w:left="0" w:firstLine="0"/>
      </w:pPr>
      <w:r w:rsidRPr="0076797F">
        <w:t>4.</w:t>
      </w:r>
      <w:r w:rsidR="00CD61DA">
        <w:t xml:space="preserve"> </w:t>
      </w:r>
      <w:r w:rsidRPr="0076797F">
        <w:t xml:space="preserve">Braun, I.F., Raghavendra, B.N., Kricheff, I.I. Spinal cord imaging using real-time high-resolution ultrasound. </w:t>
      </w:r>
      <w:r w:rsidRPr="0076797F">
        <w:rPr>
          <w:i/>
          <w:iCs/>
        </w:rPr>
        <w:t>Radiology</w:t>
      </w:r>
      <w:r w:rsidRPr="0076797F">
        <w:t xml:space="preserve">. </w:t>
      </w:r>
      <w:r w:rsidRPr="0076797F">
        <w:rPr>
          <w:b/>
          <w:bCs/>
        </w:rPr>
        <w:t>147</w:t>
      </w:r>
      <w:r w:rsidRPr="0076797F">
        <w:t xml:space="preserve"> (2), 459</w:t>
      </w:r>
      <w:r w:rsidR="00CD61DA">
        <w:t>-</w:t>
      </w:r>
      <w:r w:rsidRPr="0076797F">
        <w:t>465 (1983).</w:t>
      </w:r>
    </w:p>
    <w:p w14:paraId="5200B2DD" w14:textId="77777777" w:rsidR="00CD61DA" w:rsidRDefault="00CD61DA" w:rsidP="00B425BB">
      <w:pPr>
        <w:pStyle w:val="Bibliography"/>
        <w:widowControl/>
        <w:ind w:left="0" w:firstLine="0"/>
      </w:pPr>
    </w:p>
    <w:p w14:paraId="59BAC37E" w14:textId="4787A366" w:rsidR="00AD3A58" w:rsidRPr="0076797F" w:rsidRDefault="00AD3A58" w:rsidP="00B425BB">
      <w:pPr>
        <w:pStyle w:val="Bibliography"/>
        <w:widowControl/>
        <w:ind w:left="0" w:firstLine="0"/>
      </w:pPr>
      <w:r w:rsidRPr="0076797F">
        <w:t>5.</w:t>
      </w:r>
      <w:r w:rsidR="00CD61DA">
        <w:t xml:space="preserve"> </w:t>
      </w:r>
      <w:r w:rsidRPr="0076797F">
        <w:t xml:space="preserve">Hutchins, W.W., Vogelzang, R.L., Neiman, H.L., Fuld, I.L., Kowal, L.E. Differentiation of tumor from syringohydromyelia: intraoperative neurosonography of the spinal cord. </w:t>
      </w:r>
      <w:r w:rsidRPr="0076797F">
        <w:rPr>
          <w:i/>
          <w:iCs/>
        </w:rPr>
        <w:t>Radiology</w:t>
      </w:r>
      <w:r w:rsidRPr="0076797F">
        <w:t xml:space="preserve">. </w:t>
      </w:r>
      <w:r w:rsidRPr="0076797F">
        <w:rPr>
          <w:b/>
          <w:bCs/>
        </w:rPr>
        <w:t>151</w:t>
      </w:r>
      <w:r w:rsidRPr="0076797F">
        <w:t xml:space="preserve"> (1), 171</w:t>
      </w:r>
      <w:r w:rsidR="00CD61DA">
        <w:t>-</w:t>
      </w:r>
      <w:r w:rsidRPr="0076797F">
        <w:t>174 (1984).</w:t>
      </w:r>
    </w:p>
    <w:p w14:paraId="1376790B" w14:textId="77777777" w:rsidR="00CD61DA" w:rsidRDefault="00CD61DA" w:rsidP="00B425BB">
      <w:pPr>
        <w:pStyle w:val="Bibliography"/>
        <w:widowControl/>
        <w:ind w:left="0" w:firstLine="0"/>
      </w:pPr>
    </w:p>
    <w:p w14:paraId="6CEA97B5" w14:textId="0AA87F1C" w:rsidR="00AD3A58" w:rsidRPr="0076797F" w:rsidRDefault="00AD3A58" w:rsidP="00B425BB">
      <w:pPr>
        <w:pStyle w:val="Bibliography"/>
        <w:widowControl/>
        <w:ind w:left="0" w:firstLine="0"/>
      </w:pPr>
      <w:r w:rsidRPr="0076797F">
        <w:t>6.</w:t>
      </w:r>
      <w:r w:rsidR="00CD61DA">
        <w:t xml:space="preserve"> </w:t>
      </w:r>
      <w:r w:rsidRPr="0076797F">
        <w:t xml:space="preserve">Juthani, R.G., Bilsky, M.H., Vogelbaum, M.A. Current Management and Treatment Modalities for Intramedullary Spinal Cord Tumors. </w:t>
      </w:r>
      <w:r w:rsidRPr="0076797F">
        <w:rPr>
          <w:i/>
          <w:iCs/>
        </w:rPr>
        <w:t>Current Treatment Options in Oncology</w:t>
      </w:r>
      <w:r w:rsidRPr="0076797F">
        <w:t xml:space="preserve">. </w:t>
      </w:r>
      <w:r w:rsidRPr="0076797F">
        <w:rPr>
          <w:b/>
          <w:bCs/>
        </w:rPr>
        <w:t>16</w:t>
      </w:r>
      <w:r w:rsidRPr="0076797F">
        <w:t xml:space="preserve"> (8), 39 (2015).</w:t>
      </w:r>
    </w:p>
    <w:p w14:paraId="0F3262C1" w14:textId="77777777" w:rsidR="00CD61DA" w:rsidRDefault="00CD61DA" w:rsidP="00B425BB">
      <w:pPr>
        <w:pStyle w:val="Bibliography"/>
        <w:widowControl/>
        <w:ind w:left="0" w:firstLine="0"/>
      </w:pPr>
    </w:p>
    <w:p w14:paraId="7ECAD9E9" w14:textId="068DB8FF" w:rsidR="00AD3A58" w:rsidRPr="0076797F" w:rsidRDefault="00AD3A58" w:rsidP="00B425BB">
      <w:pPr>
        <w:pStyle w:val="Bibliography"/>
        <w:widowControl/>
        <w:ind w:left="0" w:firstLine="0"/>
      </w:pPr>
      <w:r w:rsidRPr="0076797F">
        <w:t>7.</w:t>
      </w:r>
      <w:r w:rsidR="00CD61DA">
        <w:t xml:space="preserve"> </w:t>
      </w:r>
      <w:r w:rsidRPr="0076797F">
        <w:t xml:space="preserve">Knake, J.E., Gabrielsen, T.O., Chandler, W.F., Latack, J.T., Gebarski, S.S., Yang, P.J. Real-time sonography during spinal surgery. </w:t>
      </w:r>
      <w:r w:rsidRPr="0076797F">
        <w:rPr>
          <w:i/>
          <w:iCs/>
        </w:rPr>
        <w:t>Radiology</w:t>
      </w:r>
      <w:r w:rsidRPr="0076797F">
        <w:t xml:space="preserve">. </w:t>
      </w:r>
      <w:r w:rsidRPr="0076797F">
        <w:rPr>
          <w:b/>
          <w:bCs/>
        </w:rPr>
        <w:t>151</w:t>
      </w:r>
      <w:r w:rsidRPr="0076797F">
        <w:t xml:space="preserve"> (2), 461</w:t>
      </w:r>
      <w:r w:rsidR="00CD61DA">
        <w:t>-</w:t>
      </w:r>
      <w:r w:rsidRPr="0076797F">
        <w:t>465 (1984).</w:t>
      </w:r>
    </w:p>
    <w:p w14:paraId="4FC6E4B2" w14:textId="77777777" w:rsidR="00CD61DA" w:rsidRDefault="00CD61DA" w:rsidP="00B425BB">
      <w:pPr>
        <w:pStyle w:val="Bibliography"/>
        <w:widowControl/>
        <w:ind w:left="0" w:firstLine="0"/>
      </w:pPr>
    </w:p>
    <w:p w14:paraId="4716B3DC" w14:textId="7D31CE62" w:rsidR="00AD3A58" w:rsidRPr="0076797F" w:rsidRDefault="00AD3A58" w:rsidP="00B425BB">
      <w:pPr>
        <w:pStyle w:val="Bibliography"/>
        <w:widowControl/>
        <w:ind w:left="0" w:firstLine="0"/>
      </w:pPr>
      <w:r w:rsidRPr="0076797F">
        <w:t>8.</w:t>
      </w:r>
      <w:r w:rsidR="00CD61DA">
        <w:t xml:space="preserve"> </w:t>
      </w:r>
      <w:r w:rsidRPr="0076797F">
        <w:t xml:space="preserve">Montalvo, B.M., Quencer, R.M., Green, B.A., Eismont, F.J., Brown, M.J., Brost, P. Intraoperative sonography in spinal trauma. </w:t>
      </w:r>
      <w:r w:rsidRPr="0076797F">
        <w:rPr>
          <w:i/>
          <w:iCs/>
        </w:rPr>
        <w:t>Radiology</w:t>
      </w:r>
      <w:r w:rsidRPr="0076797F">
        <w:t xml:space="preserve">. </w:t>
      </w:r>
      <w:r w:rsidRPr="0076797F">
        <w:rPr>
          <w:b/>
          <w:bCs/>
        </w:rPr>
        <w:t>153</w:t>
      </w:r>
      <w:r w:rsidRPr="0076797F">
        <w:t xml:space="preserve"> (1), 125</w:t>
      </w:r>
      <w:r w:rsidR="00CD61DA">
        <w:t>-</w:t>
      </w:r>
      <w:r w:rsidRPr="0076797F">
        <w:t>134 (1984).</w:t>
      </w:r>
    </w:p>
    <w:p w14:paraId="169EDA3A" w14:textId="77777777" w:rsidR="00CD61DA" w:rsidRDefault="00CD61DA" w:rsidP="00B425BB">
      <w:pPr>
        <w:pStyle w:val="Bibliography"/>
        <w:widowControl/>
        <w:ind w:left="0" w:firstLine="0"/>
      </w:pPr>
    </w:p>
    <w:p w14:paraId="4CFECE45" w14:textId="13F35367" w:rsidR="00AD3A58" w:rsidRPr="0076797F" w:rsidRDefault="00AD3A58" w:rsidP="00B425BB">
      <w:pPr>
        <w:pStyle w:val="Bibliography"/>
        <w:widowControl/>
        <w:ind w:left="0" w:firstLine="0"/>
      </w:pPr>
      <w:r w:rsidRPr="0076797F">
        <w:t>9.</w:t>
      </w:r>
      <w:r w:rsidR="00CD61DA">
        <w:t xml:space="preserve"> </w:t>
      </w:r>
      <w:r w:rsidRPr="0076797F">
        <w:t xml:space="preserve">Montalvo, B.M., Quencer, R.M. Intraoperative sonography in spinal surgery: current state of the art. </w:t>
      </w:r>
      <w:r w:rsidRPr="0076797F">
        <w:rPr>
          <w:i/>
          <w:iCs/>
        </w:rPr>
        <w:t>Neuroradiology</w:t>
      </w:r>
      <w:r w:rsidRPr="0076797F">
        <w:t xml:space="preserve">. </w:t>
      </w:r>
      <w:r w:rsidRPr="0076797F">
        <w:rPr>
          <w:b/>
          <w:bCs/>
        </w:rPr>
        <w:t>28</w:t>
      </w:r>
      <w:r w:rsidRPr="0076797F">
        <w:t xml:space="preserve"> (5</w:t>
      </w:r>
      <w:r w:rsidR="00CD61DA">
        <w:t>-</w:t>
      </w:r>
      <w:r w:rsidRPr="0076797F">
        <w:t>6), 551</w:t>
      </w:r>
      <w:r w:rsidR="00CD61DA">
        <w:t>-</w:t>
      </w:r>
      <w:r w:rsidRPr="0076797F">
        <w:t>590 (1986).</w:t>
      </w:r>
    </w:p>
    <w:p w14:paraId="3097BB6F" w14:textId="77777777" w:rsidR="00CD61DA" w:rsidRDefault="00CD61DA" w:rsidP="00B425BB">
      <w:pPr>
        <w:pStyle w:val="Bibliography"/>
        <w:widowControl/>
        <w:ind w:left="0" w:firstLine="0"/>
      </w:pPr>
    </w:p>
    <w:p w14:paraId="663C149E" w14:textId="5EB231BF" w:rsidR="00AD3A58" w:rsidRPr="0076797F" w:rsidRDefault="00AD3A58" w:rsidP="00B425BB">
      <w:pPr>
        <w:pStyle w:val="Bibliography"/>
        <w:widowControl/>
        <w:ind w:left="0" w:firstLine="0"/>
      </w:pPr>
      <w:r w:rsidRPr="0076797F">
        <w:t>10.</w:t>
      </w:r>
      <w:r w:rsidR="00CD61DA">
        <w:t xml:space="preserve"> </w:t>
      </w:r>
      <w:r w:rsidRPr="0076797F">
        <w:t xml:space="preserve">Pasto, M.E., Rifkin, M.D., Rubenstein, J.B., Northrup, B.E., Cotler, J.M., Goldberg, B.B. Real-time ultrasonography of the spinal cord: intraoperative and postoperative imaging. </w:t>
      </w:r>
      <w:r w:rsidRPr="0076797F">
        <w:rPr>
          <w:i/>
          <w:iCs/>
        </w:rPr>
        <w:t>Neuroradiology</w:t>
      </w:r>
      <w:r w:rsidRPr="0076797F">
        <w:t xml:space="preserve">. </w:t>
      </w:r>
      <w:r w:rsidRPr="0076797F">
        <w:rPr>
          <w:b/>
          <w:bCs/>
        </w:rPr>
        <w:t>26</w:t>
      </w:r>
      <w:r w:rsidRPr="0076797F">
        <w:t xml:space="preserve"> (3), 183</w:t>
      </w:r>
      <w:r w:rsidR="00CD61DA">
        <w:t>-</w:t>
      </w:r>
      <w:r w:rsidRPr="0076797F">
        <w:t>187 (1984).</w:t>
      </w:r>
    </w:p>
    <w:p w14:paraId="03389818" w14:textId="77777777" w:rsidR="00CD61DA" w:rsidRDefault="00CD61DA" w:rsidP="00B425BB">
      <w:pPr>
        <w:pStyle w:val="Bibliography"/>
        <w:widowControl/>
        <w:ind w:left="0" w:firstLine="0"/>
      </w:pPr>
    </w:p>
    <w:p w14:paraId="29EFCC4A" w14:textId="1BC4079E" w:rsidR="00AD3A58" w:rsidRPr="0076797F" w:rsidRDefault="00AD3A58" w:rsidP="00B425BB">
      <w:pPr>
        <w:pStyle w:val="Bibliography"/>
        <w:widowControl/>
        <w:ind w:left="0" w:firstLine="0"/>
      </w:pPr>
      <w:r w:rsidRPr="0076797F">
        <w:t>11.</w:t>
      </w:r>
      <w:r w:rsidR="00CD61DA">
        <w:t xml:space="preserve"> </w:t>
      </w:r>
      <w:r w:rsidRPr="0076797F">
        <w:t xml:space="preserve">Mari, A.R., Shah, I., Imran, M., Ashraf, J. Role of intraoperative ultrasound in achieving complete resection of intra-axial solid brain tumours. </w:t>
      </w:r>
      <w:r w:rsidRPr="0076797F">
        <w:rPr>
          <w:i/>
          <w:iCs/>
        </w:rPr>
        <w:t>JPMA. The Journal of the Pakistan Medical Association</w:t>
      </w:r>
      <w:r w:rsidRPr="0076797F">
        <w:t xml:space="preserve">. </w:t>
      </w:r>
      <w:r w:rsidRPr="0076797F">
        <w:rPr>
          <w:b/>
          <w:bCs/>
        </w:rPr>
        <w:t>64</w:t>
      </w:r>
      <w:r w:rsidRPr="0076797F">
        <w:t xml:space="preserve"> (12), 1343</w:t>
      </w:r>
      <w:r w:rsidR="00CD61DA">
        <w:t>-</w:t>
      </w:r>
      <w:r w:rsidRPr="0076797F">
        <w:t>1347 (2014).</w:t>
      </w:r>
    </w:p>
    <w:p w14:paraId="7198251D" w14:textId="77777777" w:rsidR="00CD61DA" w:rsidRDefault="00CD61DA" w:rsidP="00B425BB">
      <w:pPr>
        <w:pStyle w:val="Bibliography"/>
        <w:widowControl/>
        <w:ind w:left="0" w:firstLine="0"/>
      </w:pPr>
    </w:p>
    <w:p w14:paraId="6F7CF305" w14:textId="41F58164" w:rsidR="00AD3A58" w:rsidRPr="0076797F" w:rsidRDefault="00AD3A58" w:rsidP="00B425BB">
      <w:pPr>
        <w:pStyle w:val="Bibliography"/>
        <w:widowControl/>
        <w:ind w:left="0" w:firstLine="0"/>
      </w:pPr>
      <w:r w:rsidRPr="0076797F">
        <w:t>12.</w:t>
      </w:r>
      <w:r w:rsidR="00CD61DA">
        <w:t xml:space="preserve"> </w:t>
      </w:r>
      <w:r w:rsidRPr="0076797F">
        <w:t xml:space="preserve">Ivanov, M., Budu, A., Sims-Williams, H., Poeata, I. Using Intraoperative Ultrasonography for Spinal Cord Tumor Surgery. </w:t>
      </w:r>
      <w:r w:rsidRPr="0076797F">
        <w:rPr>
          <w:i/>
          <w:iCs/>
        </w:rPr>
        <w:t>World Neurosurgery</w:t>
      </w:r>
      <w:r w:rsidRPr="0076797F">
        <w:t xml:space="preserve">. </w:t>
      </w:r>
      <w:r w:rsidRPr="0076797F">
        <w:rPr>
          <w:b/>
          <w:bCs/>
        </w:rPr>
        <w:t>97</w:t>
      </w:r>
      <w:r w:rsidRPr="0076797F">
        <w:t>, 104</w:t>
      </w:r>
      <w:r w:rsidR="00CD61DA">
        <w:t>-</w:t>
      </w:r>
      <w:r w:rsidRPr="0076797F">
        <w:t>111 (2017).</w:t>
      </w:r>
    </w:p>
    <w:p w14:paraId="7777B15E" w14:textId="77777777" w:rsidR="00CD61DA" w:rsidRDefault="00CD61DA" w:rsidP="00B425BB">
      <w:pPr>
        <w:pStyle w:val="Bibliography"/>
        <w:widowControl/>
        <w:ind w:left="0" w:firstLine="0"/>
      </w:pPr>
    </w:p>
    <w:p w14:paraId="2783F33D" w14:textId="5E04B507" w:rsidR="00AD3A58" w:rsidRPr="0076797F" w:rsidRDefault="00AD3A58" w:rsidP="00B425BB">
      <w:pPr>
        <w:pStyle w:val="Bibliography"/>
        <w:widowControl/>
        <w:ind w:left="0" w:firstLine="0"/>
      </w:pPr>
      <w:r w:rsidRPr="0076797F">
        <w:t>13.</w:t>
      </w:r>
      <w:r w:rsidR="00CD61DA">
        <w:t xml:space="preserve"> </w:t>
      </w:r>
      <w:r w:rsidRPr="0076797F">
        <w:t xml:space="preserve">Blumenkopf, B., Daniels, T. Intraoperative ultrasonography (IOUS) in thoracolumbar fractures. </w:t>
      </w:r>
      <w:r w:rsidRPr="0076797F">
        <w:rPr>
          <w:i/>
          <w:iCs/>
        </w:rPr>
        <w:t>Journal of Spinal Disorders</w:t>
      </w:r>
      <w:r w:rsidRPr="0076797F">
        <w:t xml:space="preserve">. </w:t>
      </w:r>
      <w:r w:rsidRPr="0076797F">
        <w:rPr>
          <w:b/>
          <w:bCs/>
        </w:rPr>
        <w:t>1</w:t>
      </w:r>
      <w:r w:rsidRPr="0076797F">
        <w:t xml:space="preserve"> (1), 86</w:t>
      </w:r>
      <w:r w:rsidR="00CD61DA">
        <w:t>-</w:t>
      </w:r>
      <w:r w:rsidRPr="0076797F">
        <w:t>93 (1988).</w:t>
      </w:r>
    </w:p>
    <w:p w14:paraId="115C9502" w14:textId="77777777" w:rsidR="00CD61DA" w:rsidRDefault="00CD61DA" w:rsidP="00B425BB">
      <w:pPr>
        <w:pStyle w:val="Bibliography"/>
        <w:widowControl/>
        <w:ind w:left="0" w:firstLine="0"/>
      </w:pPr>
    </w:p>
    <w:p w14:paraId="0C173EB5" w14:textId="30A158E0" w:rsidR="00AD3A58" w:rsidRPr="0076797F" w:rsidRDefault="00AD3A58" w:rsidP="00B425BB">
      <w:pPr>
        <w:pStyle w:val="Bibliography"/>
        <w:widowControl/>
        <w:ind w:left="0" w:firstLine="0"/>
      </w:pPr>
      <w:r w:rsidRPr="0076797F">
        <w:t>14.</w:t>
      </w:r>
      <w:r w:rsidR="00CD61DA">
        <w:t xml:space="preserve"> </w:t>
      </w:r>
      <w:r w:rsidRPr="0076797F">
        <w:t xml:space="preserve">McGahan, J.P., Benson, D., Chehrazi, B., Walter, J.P., Wagner, F.C. Intraoperative sonographic monitoring of reduction of thoracolumbar burst fractures. </w:t>
      </w:r>
      <w:r w:rsidRPr="0076797F">
        <w:rPr>
          <w:i/>
          <w:iCs/>
        </w:rPr>
        <w:t xml:space="preserve">AJR. American </w:t>
      </w:r>
      <w:r w:rsidR="00CD61DA">
        <w:rPr>
          <w:i/>
          <w:iCs/>
        </w:rPr>
        <w:t>J</w:t>
      </w:r>
      <w:r w:rsidRPr="0076797F">
        <w:rPr>
          <w:i/>
          <w:iCs/>
        </w:rPr>
        <w:t xml:space="preserve">ournal of </w:t>
      </w:r>
      <w:r w:rsidR="00CD61DA">
        <w:rPr>
          <w:i/>
          <w:iCs/>
        </w:rPr>
        <w:t>R</w:t>
      </w:r>
      <w:r w:rsidRPr="0076797F">
        <w:rPr>
          <w:i/>
          <w:iCs/>
        </w:rPr>
        <w:t>oentgenology</w:t>
      </w:r>
      <w:r w:rsidRPr="0076797F">
        <w:t xml:space="preserve">. </w:t>
      </w:r>
      <w:r w:rsidRPr="0076797F">
        <w:rPr>
          <w:b/>
          <w:bCs/>
        </w:rPr>
        <w:t>145</w:t>
      </w:r>
      <w:r w:rsidRPr="0076797F">
        <w:t xml:space="preserve"> (6), 1229</w:t>
      </w:r>
      <w:r w:rsidR="00CD61DA">
        <w:t>-</w:t>
      </w:r>
      <w:r w:rsidRPr="0076797F">
        <w:t>1232 (1985).</w:t>
      </w:r>
    </w:p>
    <w:p w14:paraId="6614B198" w14:textId="77777777" w:rsidR="00CD61DA" w:rsidRDefault="00CD61DA" w:rsidP="00B425BB">
      <w:pPr>
        <w:pStyle w:val="Bibliography"/>
        <w:widowControl/>
        <w:ind w:left="0" w:firstLine="0"/>
      </w:pPr>
    </w:p>
    <w:p w14:paraId="72CD6D88" w14:textId="007AB02C" w:rsidR="00AD3A58" w:rsidRPr="0076797F" w:rsidRDefault="00AD3A58" w:rsidP="00B425BB">
      <w:pPr>
        <w:pStyle w:val="Bibliography"/>
        <w:widowControl/>
        <w:ind w:left="0" w:firstLine="0"/>
      </w:pPr>
      <w:r w:rsidRPr="0076797F">
        <w:t>15.</w:t>
      </w:r>
      <w:r w:rsidR="00CD61DA">
        <w:t xml:space="preserve"> </w:t>
      </w:r>
      <w:r w:rsidRPr="0076797F">
        <w:t xml:space="preserve">Quencer, R.M., Montalvo, B.M., Eismont, F.J., Green, B.A. Intraoperative spinal sonography in thoracic and lumbar fractures: evaluation of Harrington rod instrumentation. </w:t>
      </w:r>
      <w:r w:rsidRPr="0076797F">
        <w:rPr>
          <w:i/>
          <w:iCs/>
        </w:rPr>
        <w:t xml:space="preserve">AJR. American </w:t>
      </w:r>
      <w:r w:rsidR="00CD61DA">
        <w:rPr>
          <w:i/>
          <w:iCs/>
        </w:rPr>
        <w:t>J</w:t>
      </w:r>
      <w:r w:rsidRPr="0076797F">
        <w:rPr>
          <w:i/>
          <w:iCs/>
        </w:rPr>
        <w:t xml:space="preserve">ournal of </w:t>
      </w:r>
      <w:r w:rsidR="00CD61DA">
        <w:rPr>
          <w:i/>
          <w:iCs/>
        </w:rPr>
        <w:t>R</w:t>
      </w:r>
      <w:r w:rsidRPr="0076797F">
        <w:rPr>
          <w:i/>
          <w:iCs/>
        </w:rPr>
        <w:t>oentgenology</w:t>
      </w:r>
      <w:r w:rsidRPr="0076797F">
        <w:t xml:space="preserve">. </w:t>
      </w:r>
      <w:r w:rsidRPr="0076797F">
        <w:rPr>
          <w:b/>
          <w:bCs/>
        </w:rPr>
        <w:t>145</w:t>
      </w:r>
      <w:r w:rsidRPr="0076797F">
        <w:t xml:space="preserve"> (2), 343</w:t>
      </w:r>
      <w:r w:rsidR="00CD61DA">
        <w:t>-</w:t>
      </w:r>
      <w:r w:rsidRPr="0076797F">
        <w:t>349 (1985).</w:t>
      </w:r>
    </w:p>
    <w:p w14:paraId="11FA4A50" w14:textId="77777777" w:rsidR="00CD61DA" w:rsidRDefault="00CD61DA" w:rsidP="00B425BB">
      <w:pPr>
        <w:pStyle w:val="Bibliography"/>
        <w:widowControl/>
        <w:ind w:left="0" w:firstLine="0"/>
      </w:pPr>
    </w:p>
    <w:p w14:paraId="4DEFFB0F" w14:textId="128F8F28" w:rsidR="00AD3A58" w:rsidRPr="0076797F" w:rsidRDefault="00AD3A58" w:rsidP="00B425BB">
      <w:pPr>
        <w:pStyle w:val="Bibliography"/>
        <w:widowControl/>
        <w:ind w:left="0" w:firstLine="0"/>
      </w:pPr>
      <w:r w:rsidRPr="0076797F">
        <w:t>16.</w:t>
      </w:r>
      <w:r w:rsidR="00CD61DA">
        <w:t xml:space="preserve"> </w:t>
      </w:r>
      <w:r w:rsidRPr="0076797F">
        <w:t xml:space="preserve">Sosna, J., Barth, M.M., Kruskal, J.B., Kane, R.A. Intraoperative sonography for neurosurgery. </w:t>
      </w:r>
      <w:r w:rsidRPr="0076797F">
        <w:rPr>
          <w:i/>
          <w:iCs/>
        </w:rPr>
        <w:t>Journal of Ultrasound in Medicine: Official Journal of the American Institute of Ultrasound in Medicine</w:t>
      </w:r>
      <w:r w:rsidRPr="0076797F">
        <w:t xml:space="preserve">. </w:t>
      </w:r>
      <w:r w:rsidRPr="0076797F">
        <w:rPr>
          <w:b/>
          <w:bCs/>
        </w:rPr>
        <w:t>24</w:t>
      </w:r>
      <w:r w:rsidRPr="0076797F">
        <w:t xml:space="preserve"> (12), 1671</w:t>
      </w:r>
      <w:r w:rsidR="00CD61DA">
        <w:t>-</w:t>
      </w:r>
      <w:r w:rsidRPr="0076797F">
        <w:t>1682 (2005).</w:t>
      </w:r>
    </w:p>
    <w:p w14:paraId="7F5950B6" w14:textId="77777777" w:rsidR="00CD61DA" w:rsidRDefault="00CD61DA" w:rsidP="00B425BB">
      <w:pPr>
        <w:pStyle w:val="Bibliography"/>
        <w:widowControl/>
        <w:ind w:left="0" w:firstLine="0"/>
      </w:pPr>
    </w:p>
    <w:p w14:paraId="0A7F43A5" w14:textId="77601177" w:rsidR="00AD3A58" w:rsidRPr="0076797F" w:rsidRDefault="00AD3A58" w:rsidP="00B425BB">
      <w:pPr>
        <w:pStyle w:val="Bibliography"/>
        <w:widowControl/>
        <w:ind w:left="0" w:firstLine="0"/>
      </w:pPr>
      <w:r w:rsidRPr="0076797F">
        <w:t>17.</w:t>
      </w:r>
      <w:r w:rsidR="00CD61DA">
        <w:t xml:space="preserve"> </w:t>
      </w:r>
      <w:r w:rsidRPr="0076797F">
        <w:t xml:space="preserve">Raymond, C.A. Brain, spine surgeons say yes to ultrasound. </w:t>
      </w:r>
      <w:r w:rsidRPr="0076797F">
        <w:rPr>
          <w:i/>
          <w:iCs/>
        </w:rPr>
        <w:t>JAMA</w:t>
      </w:r>
      <w:r w:rsidRPr="0076797F">
        <w:t xml:space="preserve">. </w:t>
      </w:r>
      <w:r w:rsidRPr="0076797F">
        <w:rPr>
          <w:b/>
          <w:bCs/>
        </w:rPr>
        <w:t>255</w:t>
      </w:r>
      <w:r w:rsidRPr="0076797F">
        <w:t xml:space="preserve"> (17), 2258</w:t>
      </w:r>
      <w:r w:rsidR="00CD61DA">
        <w:t>-</w:t>
      </w:r>
      <w:r w:rsidRPr="0076797F">
        <w:t>2259, 2262 (1986).</w:t>
      </w:r>
    </w:p>
    <w:p w14:paraId="6825BFBD" w14:textId="77777777" w:rsidR="00CD61DA" w:rsidRDefault="00CD61DA" w:rsidP="00B425BB">
      <w:pPr>
        <w:pStyle w:val="Bibliography"/>
        <w:widowControl/>
        <w:ind w:left="0" w:firstLine="0"/>
      </w:pPr>
    </w:p>
    <w:p w14:paraId="4F52D892" w14:textId="15573D4D" w:rsidR="00AD3A58" w:rsidRPr="0076797F" w:rsidRDefault="00AD3A58" w:rsidP="00B425BB">
      <w:pPr>
        <w:pStyle w:val="Bibliography"/>
        <w:widowControl/>
        <w:ind w:left="0" w:firstLine="0"/>
      </w:pPr>
      <w:r w:rsidRPr="0076797F">
        <w:t>18.</w:t>
      </w:r>
      <w:r w:rsidR="00CD61DA">
        <w:t xml:space="preserve"> </w:t>
      </w:r>
      <w:r w:rsidRPr="0076797F">
        <w:t xml:space="preserve">Toktas, Z.O., Sahin, S., Koban, O., Sorar, M., Konya, D. Is intraoperative ultrasound required in cervical spinal tumors? A prospective study. </w:t>
      </w:r>
      <w:r w:rsidRPr="0076797F">
        <w:rPr>
          <w:i/>
          <w:iCs/>
        </w:rPr>
        <w:t>Turkish Neurosurgery</w:t>
      </w:r>
      <w:r w:rsidRPr="0076797F">
        <w:t xml:space="preserve">. </w:t>
      </w:r>
      <w:r w:rsidRPr="0076797F">
        <w:rPr>
          <w:b/>
          <w:bCs/>
        </w:rPr>
        <w:t>23</w:t>
      </w:r>
      <w:r w:rsidRPr="0076797F">
        <w:t xml:space="preserve"> (5), 600</w:t>
      </w:r>
      <w:r w:rsidR="00CD61DA">
        <w:t>-</w:t>
      </w:r>
      <w:r w:rsidRPr="0076797F">
        <w:t>606 (2013).</w:t>
      </w:r>
    </w:p>
    <w:p w14:paraId="74812623" w14:textId="77777777" w:rsidR="00CD61DA" w:rsidRDefault="00CD61DA" w:rsidP="00B425BB">
      <w:pPr>
        <w:pStyle w:val="Bibliography"/>
        <w:widowControl/>
        <w:ind w:left="0" w:firstLine="0"/>
      </w:pPr>
    </w:p>
    <w:p w14:paraId="384B4BC1" w14:textId="03FE5D2C" w:rsidR="00AD3A58" w:rsidRPr="0076797F" w:rsidRDefault="00AD3A58" w:rsidP="00B425BB">
      <w:pPr>
        <w:pStyle w:val="Bibliography"/>
        <w:widowControl/>
        <w:ind w:left="0" w:firstLine="0"/>
      </w:pPr>
      <w:r w:rsidRPr="0076797F">
        <w:t>19.</w:t>
      </w:r>
      <w:r w:rsidR="00CD61DA">
        <w:t xml:space="preserve"> Watkins III, R.G., Watkins IV, R.G. </w:t>
      </w:r>
      <w:r w:rsidRPr="0076797F">
        <w:rPr>
          <w:i/>
          <w:iCs/>
        </w:rPr>
        <w:t>Surgical Approaches to the Spine</w:t>
      </w:r>
      <w:r w:rsidRPr="0076797F">
        <w:t>. Springer-Verlag. New York</w:t>
      </w:r>
      <w:r w:rsidR="00CD61DA">
        <w:t>, NY</w:t>
      </w:r>
      <w:r w:rsidRPr="0076797F">
        <w:t xml:space="preserve"> (2015).</w:t>
      </w:r>
    </w:p>
    <w:p w14:paraId="2C329A48" w14:textId="77777777" w:rsidR="00CD61DA" w:rsidRDefault="00CD61DA" w:rsidP="00B425BB">
      <w:pPr>
        <w:pStyle w:val="Bibliography"/>
        <w:widowControl/>
        <w:ind w:left="0" w:firstLine="0"/>
      </w:pPr>
    </w:p>
    <w:p w14:paraId="3BA60879" w14:textId="0508835D" w:rsidR="00AD3A58" w:rsidRPr="0076797F" w:rsidRDefault="00AD3A58" w:rsidP="00B425BB">
      <w:pPr>
        <w:pStyle w:val="Bibliography"/>
        <w:widowControl/>
        <w:ind w:left="0" w:firstLine="0"/>
      </w:pPr>
      <w:r w:rsidRPr="0076797F">
        <w:t>20.</w:t>
      </w:r>
      <w:r w:rsidR="00CD61DA">
        <w:t xml:space="preserve"> </w:t>
      </w:r>
      <w:r w:rsidRPr="0076797F">
        <w:t xml:space="preserve">Friedman, J.A., Wetjen, N.M., Atkinson, J.L.D. Utility of intraoperative ultrasound for tumors of the cauda equina. </w:t>
      </w:r>
      <w:r w:rsidRPr="0076797F">
        <w:rPr>
          <w:i/>
          <w:iCs/>
        </w:rPr>
        <w:t>Spine</w:t>
      </w:r>
      <w:r w:rsidRPr="0076797F">
        <w:t xml:space="preserve">. </w:t>
      </w:r>
      <w:r w:rsidRPr="0076797F">
        <w:rPr>
          <w:b/>
          <w:bCs/>
        </w:rPr>
        <w:t>28</w:t>
      </w:r>
      <w:r w:rsidRPr="0076797F">
        <w:t xml:space="preserve"> (3), 288</w:t>
      </w:r>
      <w:r w:rsidR="00CD61DA">
        <w:t>-</w:t>
      </w:r>
      <w:r w:rsidRPr="0076797F">
        <w:t>290</w:t>
      </w:r>
      <w:r w:rsidR="00CD61DA">
        <w:t>,</w:t>
      </w:r>
      <w:r w:rsidRPr="0076797F">
        <w:t xml:space="preserve"> discussion 291 (2003).</w:t>
      </w:r>
    </w:p>
    <w:p w14:paraId="4039926C" w14:textId="77777777" w:rsidR="00CD61DA" w:rsidRDefault="00CD61DA" w:rsidP="00B425BB">
      <w:pPr>
        <w:pStyle w:val="Bibliography"/>
        <w:widowControl/>
        <w:ind w:left="0" w:firstLine="0"/>
      </w:pPr>
    </w:p>
    <w:p w14:paraId="6B9FF03B" w14:textId="36CB26A6" w:rsidR="00AD3A58" w:rsidRPr="0076797F" w:rsidRDefault="00AD3A58" w:rsidP="00B425BB">
      <w:pPr>
        <w:pStyle w:val="Bibliography"/>
        <w:widowControl/>
        <w:ind w:left="0" w:firstLine="0"/>
      </w:pPr>
      <w:r w:rsidRPr="0076797F">
        <w:t>21.</w:t>
      </w:r>
      <w:r w:rsidR="00CD61DA">
        <w:t xml:space="preserve"> </w:t>
      </w:r>
      <w:r w:rsidRPr="0076797F">
        <w:t>Zhou, H.</w:t>
      </w:r>
      <w:r w:rsidR="0076797F" w:rsidRPr="0076797F">
        <w:rPr>
          <w:i/>
        </w:rPr>
        <w:t xml:space="preserve"> et al</w:t>
      </w:r>
      <w:r w:rsidR="00FD5507">
        <w:rPr>
          <w:i/>
        </w:rPr>
        <w:t>.</w:t>
      </w:r>
      <w:r w:rsidRPr="0076797F">
        <w:t xml:space="preserve"> Intraoperative ultrasound assistance in treatment of intradural spinal tumours. </w:t>
      </w:r>
      <w:r w:rsidRPr="0076797F">
        <w:rPr>
          <w:i/>
          <w:iCs/>
        </w:rPr>
        <w:t>Clinical Neurology and Neurosurgery</w:t>
      </w:r>
      <w:r w:rsidRPr="0076797F">
        <w:t xml:space="preserve">. </w:t>
      </w:r>
      <w:r w:rsidRPr="0076797F">
        <w:rPr>
          <w:b/>
          <w:bCs/>
        </w:rPr>
        <w:t>113</w:t>
      </w:r>
      <w:r w:rsidRPr="0076797F">
        <w:t xml:space="preserve"> (7), 531</w:t>
      </w:r>
      <w:r w:rsidR="00CD61DA">
        <w:t>-</w:t>
      </w:r>
      <w:r w:rsidRPr="0076797F">
        <w:t>537 (2011).</w:t>
      </w:r>
    </w:p>
    <w:p w14:paraId="143EDEEE" w14:textId="77777777" w:rsidR="00CD61DA" w:rsidRDefault="00CD61DA" w:rsidP="00B425BB">
      <w:pPr>
        <w:pStyle w:val="Bibliography"/>
        <w:widowControl/>
        <w:ind w:left="0" w:firstLine="0"/>
      </w:pPr>
    </w:p>
    <w:p w14:paraId="71D0054F" w14:textId="6845E667" w:rsidR="00AD3A58" w:rsidRPr="0076797F" w:rsidRDefault="00AD3A58" w:rsidP="00B425BB">
      <w:pPr>
        <w:pStyle w:val="Bibliography"/>
        <w:widowControl/>
        <w:ind w:left="0" w:firstLine="0"/>
      </w:pPr>
      <w:r w:rsidRPr="0076797F">
        <w:t>22.</w:t>
      </w:r>
      <w:r w:rsidR="00CD61DA">
        <w:t xml:space="preserve"> </w:t>
      </w:r>
      <w:r w:rsidRPr="0076797F">
        <w:t xml:space="preserve">Harrop, J.S., Ganju, A., Groff, M., Bilsky, M. Primary intramedullary tumors of the spinal cord. </w:t>
      </w:r>
      <w:r w:rsidRPr="0076797F">
        <w:rPr>
          <w:i/>
          <w:iCs/>
        </w:rPr>
        <w:t>Spine</w:t>
      </w:r>
      <w:r w:rsidRPr="0076797F">
        <w:t xml:space="preserve">. </w:t>
      </w:r>
      <w:r w:rsidRPr="0076797F">
        <w:rPr>
          <w:b/>
          <w:bCs/>
        </w:rPr>
        <w:t>34</w:t>
      </w:r>
      <w:r w:rsidRPr="0076797F">
        <w:t xml:space="preserve"> (22 Suppl), S69-</w:t>
      </w:r>
      <w:r w:rsidR="00CD61DA">
        <w:t>S</w:t>
      </w:r>
      <w:r w:rsidRPr="0076797F">
        <w:t>77 (2009).</w:t>
      </w:r>
    </w:p>
    <w:p w14:paraId="3A37646B" w14:textId="77777777" w:rsidR="00CD61DA" w:rsidRDefault="00CD61DA" w:rsidP="00B425BB">
      <w:pPr>
        <w:pStyle w:val="Bibliography"/>
        <w:widowControl/>
        <w:ind w:left="0" w:firstLine="0"/>
      </w:pPr>
    </w:p>
    <w:p w14:paraId="5468ADE5" w14:textId="02316C7F" w:rsidR="00AD3A58" w:rsidRPr="0076797F" w:rsidRDefault="00AD3A58" w:rsidP="00B425BB">
      <w:pPr>
        <w:pStyle w:val="Bibliography"/>
        <w:widowControl/>
        <w:ind w:left="0" w:firstLine="0"/>
      </w:pPr>
      <w:r w:rsidRPr="0076797F">
        <w:t>23.</w:t>
      </w:r>
      <w:r w:rsidR="00CD61DA">
        <w:t xml:space="preserve"> </w:t>
      </w:r>
      <w:r w:rsidRPr="0076797F">
        <w:t xml:space="preserve">Quencer, R.M., Montalvo, B.M. Normal intraoperative spinal sonography. </w:t>
      </w:r>
      <w:r w:rsidRPr="0076797F">
        <w:rPr>
          <w:i/>
          <w:iCs/>
        </w:rPr>
        <w:t>AJR. American journal of roentgenology</w:t>
      </w:r>
      <w:r w:rsidRPr="0076797F">
        <w:t xml:space="preserve">. </w:t>
      </w:r>
      <w:r w:rsidRPr="0076797F">
        <w:rPr>
          <w:b/>
          <w:bCs/>
        </w:rPr>
        <w:t>143</w:t>
      </w:r>
      <w:r w:rsidRPr="0076797F">
        <w:t xml:space="preserve"> (6), 1301</w:t>
      </w:r>
      <w:r w:rsidR="00CD61DA">
        <w:t>-</w:t>
      </w:r>
      <w:r w:rsidRPr="0076797F">
        <w:t>1305 (1984).</w:t>
      </w:r>
    </w:p>
    <w:p w14:paraId="0EEF7AB6" w14:textId="77777777" w:rsidR="00CD61DA" w:rsidRDefault="00CD61DA" w:rsidP="00B425BB">
      <w:pPr>
        <w:pStyle w:val="Bibliography"/>
        <w:widowControl/>
        <w:ind w:left="0" w:firstLine="0"/>
      </w:pPr>
    </w:p>
    <w:p w14:paraId="4EE41051" w14:textId="04A96803" w:rsidR="00AD3A58" w:rsidRPr="0076797F" w:rsidRDefault="00AD3A58" w:rsidP="00B425BB">
      <w:pPr>
        <w:pStyle w:val="Bibliography"/>
        <w:widowControl/>
        <w:ind w:left="0" w:firstLine="0"/>
      </w:pPr>
      <w:r w:rsidRPr="0076797F">
        <w:t>24.</w:t>
      </w:r>
      <w:r w:rsidR="00CD61DA">
        <w:t xml:space="preserve"> </w:t>
      </w:r>
      <w:r w:rsidRPr="0076797F">
        <w:t xml:space="preserve">Aoyama, T., Hida, K., Akino, M., Yano, S., Iwasaki, Y. Detection of residual disc hernia material and confirmation of nerve root decompression at lumbar disc herniation surgery by intraoperative ultrasound. </w:t>
      </w:r>
      <w:r w:rsidRPr="0076797F">
        <w:rPr>
          <w:i/>
          <w:iCs/>
        </w:rPr>
        <w:t>Ultrasound in Medicine &amp; Biology</w:t>
      </w:r>
      <w:r w:rsidRPr="0076797F">
        <w:t xml:space="preserve">. </w:t>
      </w:r>
      <w:r w:rsidRPr="0076797F">
        <w:rPr>
          <w:b/>
          <w:bCs/>
        </w:rPr>
        <w:t>35</w:t>
      </w:r>
      <w:r w:rsidRPr="0076797F">
        <w:t xml:space="preserve"> (6), 920</w:t>
      </w:r>
      <w:r w:rsidR="00CD61DA">
        <w:t>-</w:t>
      </w:r>
      <w:r w:rsidRPr="0076797F">
        <w:t>927 (2009).</w:t>
      </w:r>
    </w:p>
    <w:p w14:paraId="45737A76" w14:textId="77777777" w:rsidR="00CD61DA" w:rsidRDefault="00CD61DA" w:rsidP="00B425BB">
      <w:pPr>
        <w:pStyle w:val="Bibliography"/>
        <w:widowControl/>
        <w:ind w:left="0" w:firstLine="0"/>
      </w:pPr>
    </w:p>
    <w:p w14:paraId="1E52E35F" w14:textId="34E50786" w:rsidR="00AD3A58" w:rsidRPr="0076797F" w:rsidRDefault="00AD3A58" w:rsidP="00B425BB">
      <w:pPr>
        <w:pStyle w:val="Bibliography"/>
        <w:widowControl/>
        <w:ind w:left="0" w:firstLine="0"/>
      </w:pPr>
      <w:r w:rsidRPr="0076797F">
        <w:t>25.</w:t>
      </w:r>
      <w:r w:rsidR="00CD61DA">
        <w:t xml:space="preserve"> </w:t>
      </w:r>
      <w:r w:rsidRPr="0076797F">
        <w:t xml:space="preserve">Bose, B. Thoracic extruded disc mimicking spinal cord tumor. </w:t>
      </w:r>
      <w:r w:rsidRPr="0076797F">
        <w:rPr>
          <w:i/>
          <w:iCs/>
        </w:rPr>
        <w:t>The Spine Journal: Official Journal of the North American Spine Society</w:t>
      </w:r>
      <w:r w:rsidRPr="0076797F">
        <w:t xml:space="preserve">. </w:t>
      </w:r>
      <w:r w:rsidRPr="0076797F">
        <w:rPr>
          <w:b/>
          <w:bCs/>
        </w:rPr>
        <w:t>3</w:t>
      </w:r>
      <w:r w:rsidRPr="0076797F">
        <w:t xml:space="preserve"> (1), 82</w:t>
      </w:r>
      <w:r w:rsidR="00CD61DA">
        <w:t>-</w:t>
      </w:r>
      <w:r w:rsidRPr="0076797F">
        <w:t>86 (2003).</w:t>
      </w:r>
    </w:p>
    <w:p w14:paraId="31BF5FFC" w14:textId="77777777" w:rsidR="00CD61DA" w:rsidRDefault="00CD61DA" w:rsidP="00B425BB">
      <w:pPr>
        <w:pStyle w:val="Bibliography"/>
        <w:widowControl/>
        <w:ind w:left="0" w:firstLine="0"/>
      </w:pPr>
    </w:p>
    <w:p w14:paraId="6CE97539" w14:textId="6FD59718" w:rsidR="00AD3A58" w:rsidRPr="0076797F" w:rsidRDefault="00AD3A58" w:rsidP="00B425BB">
      <w:pPr>
        <w:pStyle w:val="Bibliography"/>
        <w:widowControl/>
        <w:ind w:left="0" w:firstLine="0"/>
      </w:pPr>
      <w:r w:rsidRPr="0076797F">
        <w:lastRenderedPageBreak/>
        <w:t>26.</w:t>
      </w:r>
      <w:r w:rsidR="00CD61DA">
        <w:t xml:space="preserve"> </w:t>
      </w:r>
      <w:r w:rsidRPr="0076797F">
        <w:t xml:space="preserve">Harel, R., Knoller, N. Intraoperative spine ultrasound: application and benefits. </w:t>
      </w:r>
      <w:r w:rsidRPr="0076797F">
        <w:rPr>
          <w:i/>
          <w:iCs/>
        </w:rPr>
        <w:t>European Spine Journal: Official Publication of the European Spine Society, the European Spinal Deformity Society, and the European Section of the Cervical Spine Research Society</w:t>
      </w:r>
      <w:r w:rsidRPr="0076797F">
        <w:t xml:space="preserve">. </w:t>
      </w:r>
      <w:r w:rsidRPr="0076797F">
        <w:rPr>
          <w:b/>
          <w:bCs/>
        </w:rPr>
        <w:t>25</w:t>
      </w:r>
      <w:r w:rsidRPr="0076797F">
        <w:t xml:space="preserve"> (3), 865</w:t>
      </w:r>
      <w:r w:rsidR="00CD61DA">
        <w:t>-</w:t>
      </w:r>
      <w:r w:rsidRPr="0076797F">
        <w:t>869 (2016).</w:t>
      </w:r>
    </w:p>
    <w:p w14:paraId="20473559" w14:textId="77777777" w:rsidR="00CD61DA" w:rsidRDefault="00CD61DA" w:rsidP="00B425BB">
      <w:pPr>
        <w:pStyle w:val="Bibliography"/>
        <w:widowControl/>
        <w:ind w:left="0" w:firstLine="0"/>
      </w:pPr>
    </w:p>
    <w:p w14:paraId="5342F102" w14:textId="7F0EFF43" w:rsidR="00AD3A58" w:rsidRPr="0076797F" w:rsidRDefault="00AD3A58" w:rsidP="00B425BB">
      <w:pPr>
        <w:pStyle w:val="Bibliography"/>
        <w:widowControl/>
        <w:ind w:left="0" w:firstLine="0"/>
      </w:pPr>
      <w:r w:rsidRPr="0076797F">
        <w:t>27.</w:t>
      </w:r>
      <w:r w:rsidR="00CD61DA">
        <w:t xml:space="preserve"> </w:t>
      </w:r>
      <w:r w:rsidRPr="0076797F">
        <w:t xml:space="preserve">Lazennec, J.Y., Saillant, G., Hansen, S., Ramare, S. Intraoperative ultrasonography evaluation of posterior vertebral wall displacement in thoracolumbar fractures. </w:t>
      </w:r>
      <w:r w:rsidRPr="0076797F">
        <w:rPr>
          <w:i/>
          <w:iCs/>
        </w:rPr>
        <w:t>Neurologia Medico-Chirurgica</w:t>
      </w:r>
      <w:r w:rsidRPr="0076797F">
        <w:t xml:space="preserve">. </w:t>
      </w:r>
      <w:r w:rsidRPr="0076797F">
        <w:rPr>
          <w:b/>
          <w:bCs/>
        </w:rPr>
        <w:t>39</w:t>
      </w:r>
      <w:r w:rsidRPr="0076797F">
        <w:t xml:space="preserve"> (1), 8</w:t>
      </w:r>
      <w:r w:rsidR="00CD61DA">
        <w:t>-</w:t>
      </w:r>
      <w:r w:rsidRPr="0076797F">
        <w:t>14</w:t>
      </w:r>
      <w:r w:rsidR="00CD61DA">
        <w:t>,</w:t>
      </w:r>
      <w:r w:rsidRPr="0076797F">
        <w:t xml:space="preserve"> discussion 14-15 (1999).</w:t>
      </w:r>
    </w:p>
    <w:p w14:paraId="0E89AFC6" w14:textId="77777777" w:rsidR="00CD61DA" w:rsidRDefault="00CD61DA" w:rsidP="00B425BB">
      <w:pPr>
        <w:pStyle w:val="Bibliography"/>
        <w:widowControl/>
        <w:ind w:left="0" w:firstLine="0"/>
      </w:pPr>
    </w:p>
    <w:p w14:paraId="4A24C9BE" w14:textId="618770A9" w:rsidR="00AD3A58" w:rsidRPr="0076797F" w:rsidRDefault="00AD3A58" w:rsidP="00B425BB">
      <w:pPr>
        <w:pStyle w:val="Bibliography"/>
        <w:widowControl/>
        <w:ind w:left="0" w:firstLine="0"/>
      </w:pPr>
      <w:r w:rsidRPr="0076797F">
        <w:t>28.</w:t>
      </w:r>
      <w:r w:rsidR="00CD61DA">
        <w:t xml:space="preserve"> </w:t>
      </w:r>
      <w:r w:rsidRPr="0076797F">
        <w:t>Matsuyama, Y.</w:t>
      </w:r>
      <w:r w:rsidR="0076797F" w:rsidRPr="0076797F">
        <w:rPr>
          <w:i/>
        </w:rPr>
        <w:t xml:space="preserve"> et al</w:t>
      </w:r>
      <w:r w:rsidR="00FD5507">
        <w:rPr>
          <w:i/>
        </w:rPr>
        <w:t>.</w:t>
      </w:r>
      <w:r w:rsidRPr="0076797F">
        <w:t xml:space="preserve"> Cervical myelopathy due to OPLL: clinical evaluation by MRI and intraoperative spinal sonography. </w:t>
      </w:r>
      <w:r w:rsidRPr="0076797F">
        <w:rPr>
          <w:i/>
          <w:iCs/>
        </w:rPr>
        <w:t>Journal of Spinal Disorders &amp; Techniques</w:t>
      </w:r>
      <w:r w:rsidRPr="0076797F">
        <w:t xml:space="preserve">. </w:t>
      </w:r>
      <w:r w:rsidRPr="0076797F">
        <w:rPr>
          <w:b/>
          <w:bCs/>
        </w:rPr>
        <w:t>17</w:t>
      </w:r>
      <w:r w:rsidRPr="0076797F">
        <w:t xml:space="preserve"> (5), 401</w:t>
      </w:r>
      <w:r w:rsidR="00CD61DA">
        <w:t>-</w:t>
      </w:r>
      <w:r w:rsidRPr="0076797F">
        <w:t>404 (2004).</w:t>
      </w:r>
    </w:p>
    <w:p w14:paraId="68990A4C" w14:textId="77777777" w:rsidR="00CD61DA" w:rsidRDefault="00CD61DA" w:rsidP="00B425BB">
      <w:pPr>
        <w:pStyle w:val="Bibliography"/>
        <w:widowControl/>
        <w:ind w:left="0" w:firstLine="0"/>
      </w:pPr>
    </w:p>
    <w:p w14:paraId="005C6D12" w14:textId="043DF215" w:rsidR="00AD3A58" w:rsidRPr="0076797F" w:rsidRDefault="00AD3A58" w:rsidP="00B425BB">
      <w:pPr>
        <w:pStyle w:val="Bibliography"/>
        <w:widowControl/>
        <w:ind w:left="0" w:firstLine="0"/>
      </w:pPr>
      <w:r w:rsidRPr="0076797F">
        <w:t>29.</w:t>
      </w:r>
      <w:r w:rsidR="00CD61DA">
        <w:t xml:space="preserve"> </w:t>
      </w:r>
      <w:r w:rsidRPr="0076797F">
        <w:t>Mueller, L.A.</w:t>
      </w:r>
      <w:r w:rsidR="0076797F" w:rsidRPr="0076797F">
        <w:rPr>
          <w:i/>
        </w:rPr>
        <w:t xml:space="preserve"> et al</w:t>
      </w:r>
      <w:r w:rsidR="00FD5507">
        <w:rPr>
          <w:i/>
        </w:rPr>
        <w:t>.</w:t>
      </w:r>
      <w:r w:rsidRPr="0076797F">
        <w:t xml:space="preserve"> Ultrasound-guided spinal fracture repositioning, ligamentotaxis, and remodeling after thoracolumbar burst fractures. </w:t>
      </w:r>
      <w:r w:rsidRPr="0076797F">
        <w:rPr>
          <w:i/>
          <w:iCs/>
        </w:rPr>
        <w:t>Spine</w:t>
      </w:r>
      <w:r w:rsidRPr="0076797F">
        <w:t xml:space="preserve">. </w:t>
      </w:r>
      <w:r w:rsidRPr="0076797F">
        <w:rPr>
          <w:b/>
          <w:bCs/>
        </w:rPr>
        <w:t>31</w:t>
      </w:r>
      <w:r w:rsidRPr="0076797F">
        <w:t xml:space="preserve"> (20), E739-</w:t>
      </w:r>
      <w:r w:rsidR="00CD61DA">
        <w:t>E</w:t>
      </w:r>
      <w:r w:rsidRPr="0076797F">
        <w:t>746</w:t>
      </w:r>
      <w:r w:rsidR="00CD61DA">
        <w:t>,</w:t>
      </w:r>
      <w:r w:rsidRPr="0076797F">
        <w:t xml:space="preserve"> discussion E747 (2006).</w:t>
      </w:r>
    </w:p>
    <w:p w14:paraId="7CAA033A" w14:textId="77777777" w:rsidR="00CD61DA" w:rsidRDefault="00CD61DA" w:rsidP="00B425BB">
      <w:pPr>
        <w:pStyle w:val="Bibliography"/>
        <w:widowControl/>
        <w:ind w:left="0" w:firstLine="0"/>
      </w:pPr>
    </w:p>
    <w:p w14:paraId="74D1065B" w14:textId="0A19E252" w:rsidR="00AD3A58" w:rsidRPr="0076797F" w:rsidRDefault="00AD3A58" w:rsidP="00B425BB">
      <w:pPr>
        <w:pStyle w:val="Bibliography"/>
        <w:widowControl/>
        <w:ind w:left="0" w:firstLine="0"/>
      </w:pPr>
      <w:r w:rsidRPr="0076797F">
        <w:t>30.</w:t>
      </w:r>
      <w:r w:rsidR="00CD61DA">
        <w:t xml:space="preserve"> </w:t>
      </w:r>
      <w:r w:rsidRPr="0076797F">
        <w:t xml:space="preserve">Nishimura, Y., Thani, N.B., Tochigi, S., Ahn, H., Ginsberg, H.J. Thoracic discectomy by posterior pedicle-sparing, transfacet approach with real-time intraoperative ultrasonography: Clinical article. </w:t>
      </w:r>
      <w:r w:rsidRPr="0076797F">
        <w:rPr>
          <w:i/>
          <w:iCs/>
        </w:rPr>
        <w:t>Journal of Neurosurgery. Spine</w:t>
      </w:r>
      <w:r w:rsidRPr="0076797F">
        <w:t xml:space="preserve">. </w:t>
      </w:r>
      <w:r w:rsidRPr="0076797F">
        <w:rPr>
          <w:b/>
          <w:bCs/>
        </w:rPr>
        <w:t>21</w:t>
      </w:r>
      <w:r w:rsidRPr="0076797F">
        <w:t xml:space="preserve"> (4), 568</w:t>
      </w:r>
      <w:r w:rsidR="00CD61DA">
        <w:t>-</w:t>
      </w:r>
      <w:r w:rsidRPr="0076797F">
        <w:t>576 (2014).</w:t>
      </w:r>
    </w:p>
    <w:p w14:paraId="2C7454B9" w14:textId="77777777" w:rsidR="00CD61DA" w:rsidRDefault="00CD61DA" w:rsidP="00B425BB">
      <w:pPr>
        <w:pStyle w:val="Bibliography"/>
        <w:widowControl/>
        <w:ind w:left="0" w:firstLine="0"/>
      </w:pPr>
    </w:p>
    <w:p w14:paraId="11EDC175" w14:textId="50E5745E" w:rsidR="00AD3A58" w:rsidRPr="0076797F" w:rsidRDefault="00AD3A58" w:rsidP="00B425BB">
      <w:pPr>
        <w:pStyle w:val="Bibliography"/>
        <w:widowControl/>
        <w:ind w:left="0" w:firstLine="0"/>
      </w:pPr>
      <w:r w:rsidRPr="0076797F">
        <w:t>31.</w:t>
      </w:r>
      <w:r w:rsidR="00CD61DA">
        <w:t xml:space="preserve"> </w:t>
      </w:r>
      <w:r w:rsidRPr="0076797F">
        <w:t xml:space="preserve">Randel, S., Gooding, G.A., Dillon, W.P. Sonography of intraoperative spinal arteriovenous malformations. </w:t>
      </w:r>
      <w:r w:rsidRPr="0076797F">
        <w:rPr>
          <w:i/>
          <w:iCs/>
        </w:rPr>
        <w:t>Journal of Ultrasound in Medicine: Official Journal of the American Institute of Ultrasound in Medicine</w:t>
      </w:r>
      <w:r w:rsidRPr="0076797F">
        <w:t xml:space="preserve">. </w:t>
      </w:r>
      <w:r w:rsidRPr="0076797F">
        <w:rPr>
          <w:b/>
          <w:bCs/>
        </w:rPr>
        <w:t>6</w:t>
      </w:r>
      <w:r w:rsidRPr="0076797F">
        <w:t xml:space="preserve"> (9), 539</w:t>
      </w:r>
      <w:r w:rsidR="00CD61DA">
        <w:t>-</w:t>
      </w:r>
      <w:r w:rsidRPr="0076797F">
        <w:t>544 (1987).</w:t>
      </w:r>
    </w:p>
    <w:p w14:paraId="43A2A292" w14:textId="77777777" w:rsidR="00CD61DA" w:rsidRDefault="00CD61DA" w:rsidP="00B425BB">
      <w:pPr>
        <w:pStyle w:val="Bibliography"/>
        <w:widowControl/>
        <w:ind w:left="0" w:firstLine="0"/>
      </w:pPr>
    </w:p>
    <w:p w14:paraId="692352AF" w14:textId="004F24B3" w:rsidR="00AD3A58" w:rsidRPr="0076797F" w:rsidRDefault="00AD3A58" w:rsidP="00B425BB">
      <w:pPr>
        <w:pStyle w:val="Bibliography"/>
        <w:widowControl/>
        <w:ind w:left="0" w:firstLine="0"/>
      </w:pPr>
      <w:r w:rsidRPr="0076797F">
        <w:t>32.</w:t>
      </w:r>
      <w:r w:rsidR="00CD61DA">
        <w:t xml:space="preserve"> </w:t>
      </w:r>
      <w:r w:rsidRPr="0076797F">
        <w:t>Seichi, A.</w:t>
      </w:r>
      <w:r w:rsidR="0076797F" w:rsidRPr="0076797F">
        <w:rPr>
          <w:i/>
        </w:rPr>
        <w:t xml:space="preserve"> et al</w:t>
      </w:r>
      <w:r w:rsidR="00FD5507">
        <w:rPr>
          <w:i/>
        </w:rPr>
        <w:t>.</w:t>
      </w:r>
      <w:r w:rsidRPr="0076797F">
        <w:t xml:space="preserve"> Intraoperative ultrasonographic evaluation of posterior decompression </w:t>
      </w:r>
      <w:r w:rsidR="0076797F" w:rsidRPr="0076797F">
        <w:rPr>
          <w:i/>
        </w:rPr>
        <w:t>via</w:t>
      </w:r>
      <w:r w:rsidRPr="0076797F">
        <w:t xml:space="preserve"> laminoplasty in patients with cervical ossification of the posterior longitudinal ligament: correlation with 2-year follow-up results. </w:t>
      </w:r>
      <w:r w:rsidRPr="0076797F">
        <w:rPr>
          <w:i/>
          <w:iCs/>
        </w:rPr>
        <w:t>Journal of Neurosurgery. Spine</w:t>
      </w:r>
      <w:r w:rsidRPr="0076797F">
        <w:t xml:space="preserve">. </w:t>
      </w:r>
      <w:r w:rsidRPr="0076797F">
        <w:rPr>
          <w:b/>
          <w:bCs/>
        </w:rPr>
        <w:t>13</w:t>
      </w:r>
      <w:r w:rsidRPr="0076797F">
        <w:t xml:space="preserve"> (1), 47</w:t>
      </w:r>
      <w:r w:rsidR="00CD61DA">
        <w:t>-</w:t>
      </w:r>
      <w:r w:rsidRPr="0076797F">
        <w:t>51 (2010).</w:t>
      </w:r>
    </w:p>
    <w:p w14:paraId="7D67665A" w14:textId="77777777" w:rsidR="00CD61DA" w:rsidRDefault="00CD61DA" w:rsidP="00B425BB">
      <w:pPr>
        <w:pStyle w:val="Bibliography"/>
        <w:widowControl/>
        <w:ind w:left="0" w:firstLine="0"/>
      </w:pPr>
    </w:p>
    <w:p w14:paraId="0B27F1B9" w14:textId="4F03658F" w:rsidR="00AD3A58" w:rsidRPr="0076797F" w:rsidRDefault="00AD3A58" w:rsidP="00B425BB">
      <w:pPr>
        <w:pStyle w:val="Bibliography"/>
        <w:widowControl/>
        <w:ind w:left="0" w:firstLine="0"/>
      </w:pPr>
      <w:r w:rsidRPr="0076797F">
        <w:t>33.</w:t>
      </w:r>
      <w:r w:rsidR="00CD61DA">
        <w:t xml:space="preserve"> </w:t>
      </w:r>
      <w:r w:rsidRPr="0076797F">
        <w:t>Tian, W.</w:t>
      </w:r>
      <w:r w:rsidR="0076797F" w:rsidRPr="0076797F">
        <w:rPr>
          <w:i/>
        </w:rPr>
        <w:t xml:space="preserve"> et al</w:t>
      </w:r>
      <w:r w:rsidR="00FD5507">
        <w:rPr>
          <w:i/>
        </w:rPr>
        <w:t>.</w:t>
      </w:r>
      <w:r w:rsidRPr="0076797F">
        <w:t xml:space="preserve"> Intraoperative 3-dimensional navigation and ultrasonography during posterior decompression with instrumented fusion for ossification of the posterior longitudinal ligament in the thoracic spine. </w:t>
      </w:r>
      <w:r w:rsidRPr="0076797F">
        <w:rPr>
          <w:i/>
          <w:iCs/>
        </w:rPr>
        <w:t>Journal of Spinal Disorders &amp; Techniques</w:t>
      </w:r>
      <w:r w:rsidRPr="0076797F">
        <w:t xml:space="preserve">. </w:t>
      </w:r>
      <w:r w:rsidRPr="0076797F">
        <w:rPr>
          <w:b/>
          <w:bCs/>
        </w:rPr>
        <w:t>26</w:t>
      </w:r>
      <w:r w:rsidRPr="0076797F">
        <w:t xml:space="preserve"> (6), E227-</w:t>
      </w:r>
      <w:r w:rsidR="00CD61DA">
        <w:t>E</w:t>
      </w:r>
      <w:r w:rsidRPr="0076797F">
        <w:t>234 (2013).</w:t>
      </w:r>
    </w:p>
    <w:p w14:paraId="0F15A15B" w14:textId="77777777" w:rsidR="00CD61DA" w:rsidRDefault="00CD61DA" w:rsidP="00B425BB">
      <w:pPr>
        <w:pStyle w:val="Bibliography"/>
        <w:widowControl/>
        <w:ind w:left="0" w:firstLine="0"/>
      </w:pPr>
    </w:p>
    <w:p w14:paraId="1670FA23" w14:textId="505BF963" w:rsidR="00AD3A58" w:rsidRPr="0076797F" w:rsidRDefault="00AD3A58" w:rsidP="00B425BB">
      <w:pPr>
        <w:pStyle w:val="Bibliography"/>
        <w:widowControl/>
        <w:ind w:left="0" w:firstLine="0"/>
      </w:pPr>
      <w:r w:rsidRPr="0076797F">
        <w:t>34.</w:t>
      </w:r>
      <w:r w:rsidR="00CD61DA">
        <w:t xml:space="preserve"> </w:t>
      </w:r>
      <w:r w:rsidRPr="0076797F">
        <w:t xml:space="preserve">Tokuhashi, Y., Matsuzaki, H., Oda, H., Uei, H. Effectiveness of posterior decompression for patients with ossification of the posterior longitudinal ligament in the thoracic spine: usefulness of the ossification-kyphosis angle on MRI. </w:t>
      </w:r>
      <w:r w:rsidRPr="0076797F">
        <w:rPr>
          <w:i/>
          <w:iCs/>
        </w:rPr>
        <w:t>Spine</w:t>
      </w:r>
      <w:r w:rsidRPr="0076797F">
        <w:t xml:space="preserve">. </w:t>
      </w:r>
      <w:r w:rsidRPr="0076797F">
        <w:rPr>
          <w:b/>
          <w:bCs/>
        </w:rPr>
        <w:t>31</w:t>
      </w:r>
      <w:r w:rsidRPr="0076797F">
        <w:t xml:space="preserve"> (1), E26-</w:t>
      </w:r>
      <w:r w:rsidR="00CD61DA">
        <w:t>E</w:t>
      </w:r>
      <w:r w:rsidRPr="0076797F">
        <w:t>30 (2006).</w:t>
      </w:r>
    </w:p>
    <w:p w14:paraId="678D386C" w14:textId="77777777" w:rsidR="00CD61DA" w:rsidRDefault="00CD61DA" w:rsidP="00B425BB">
      <w:pPr>
        <w:pStyle w:val="Bibliography"/>
        <w:widowControl/>
        <w:ind w:left="0" w:firstLine="0"/>
      </w:pPr>
    </w:p>
    <w:p w14:paraId="0738BF79" w14:textId="5FCD4C6F" w:rsidR="00AD3A58" w:rsidRPr="0076797F" w:rsidRDefault="00AD3A58" w:rsidP="00B425BB">
      <w:pPr>
        <w:pStyle w:val="Bibliography"/>
        <w:widowControl/>
        <w:ind w:left="0" w:firstLine="0"/>
      </w:pPr>
      <w:r w:rsidRPr="0076797F">
        <w:t>35.</w:t>
      </w:r>
      <w:r w:rsidR="00CD61DA">
        <w:t xml:space="preserve"> </w:t>
      </w:r>
      <w:r w:rsidRPr="0076797F">
        <w:t xml:space="preserve">Vasudeva, V.S., Abd-El-Barr, M., Pompeu, Y.A., Karhade, A., Groff, M.W., Lu, Y. Use of Intraoperative Ultrasound During Spinal Surgery. </w:t>
      </w:r>
      <w:r w:rsidRPr="0076797F">
        <w:rPr>
          <w:i/>
          <w:iCs/>
        </w:rPr>
        <w:t>Global Spine Journal</w:t>
      </w:r>
      <w:r w:rsidRPr="0076797F">
        <w:t xml:space="preserve">. </w:t>
      </w:r>
      <w:r w:rsidRPr="0076797F">
        <w:rPr>
          <w:b/>
          <w:bCs/>
        </w:rPr>
        <w:t>7</w:t>
      </w:r>
      <w:r w:rsidRPr="0076797F">
        <w:t xml:space="preserve"> (7), 648</w:t>
      </w:r>
      <w:r w:rsidR="00CD61DA">
        <w:t>-</w:t>
      </w:r>
      <w:r w:rsidRPr="0076797F">
        <w:t>656 (2017).</w:t>
      </w:r>
    </w:p>
    <w:p w14:paraId="08EDE043" w14:textId="77777777" w:rsidR="00CD61DA" w:rsidRDefault="00CD61DA" w:rsidP="00B425BB">
      <w:pPr>
        <w:pStyle w:val="Bibliography"/>
        <w:widowControl/>
        <w:ind w:left="0" w:firstLine="0"/>
      </w:pPr>
    </w:p>
    <w:p w14:paraId="2716459F" w14:textId="53D6C569" w:rsidR="00AD3A58" w:rsidRPr="0076797F" w:rsidRDefault="00AD3A58" w:rsidP="00B425BB">
      <w:pPr>
        <w:pStyle w:val="Bibliography"/>
        <w:widowControl/>
        <w:ind w:left="0" w:firstLine="0"/>
      </w:pPr>
      <w:r w:rsidRPr="0076797F">
        <w:t>36.</w:t>
      </w:r>
      <w:r w:rsidR="00CD61DA">
        <w:t xml:space="preserve"> </w:t>
      </w:r>
      <w:r w:rsidRPr="0076797F">
        <w:t xml:space="preserve">Alaqeel, A., Abou Al-Shaar, H., Alaqeel, A., Al-Habib, A. The utility of ultrasound for surgical spinal decompression. </w:t>
      </w:r>
      <w:r w:rsidRPr="0076797F">
        <w:rPr>
          <w:i/>
          <w:iCs/>
        </w:rPr>
        <w:t>Medical Ultrasonography</w:t>
      </w:r>
      <w:r w:rsidRPr="0076797F">
        <w:t xml:space="preserve">. </w:t>
      </w:r>
      <w:r w:rsidRPr="0076797F">
        <w:rPr>
          <w:b/>
          <w:bCs/>
        </w:rPr>
        <w:t>17</w:t>
      </w:r>
      <w:r w:rsidRPr="0076797F">
        <w:t xml:space="preserve"> (2), 211</w:t>
      </w:r>
      <w:r w:rsidR="00CD61DA">
        <w:t>-</w:t>
      </w:r>
      <w:r w:rsidRPr="0076797F">
        <w:t>218 (2015).</w:t>
      </w:r>
    </w:p>
    <w:p w14:paraId="17627FC1" w14:textId="77777777" w:rsidR="00CD61DA" w:rsidRDefault="00CD61DA" w:rsidP="00B425BB">
      <w:pPr>
        <w:pStyle w:val="Bibliography"/>
        <w:widowControl/>
        <w:ind w:left="0" w:firstLine="0"/>
      </w:pPr>
    </w:p>
    <w:p w14:paraId="1C79B53D" w14:textId="286D96E2" w:rsidR="00AD3A58" w:rsidRPr="0076797F" w:rsidRDefault="00AD3A58" w:rsidP="00B425BB">
      <w:pPr>
        <w:pStyle w:val="Bibliography"/>
        <w:widowControl/>
        <w:ind w:left="0" w:firstLine="0"/>
      </w:pPr>
      <w:r w:rsidRPr="0076797F">
        <w:t>37.</w:t>
      </w:r>
      <w:r w:rsidR="00CD61DA">
        <w:t xml:space="preserve"> </w:t>
      </w:r>
      <w:r w:rsidRPr="0076797F">
        <w:t>Della Pepa, G.M.</w:t>
      </w:r>
      <w:r w:rsidR="0076797F" w:rsidRPr="0076797F">
        <w:rPr>
          <w:i/>
        </w:rPr>
        <w:t xml:space="preserve"> et al</w:t>
      </w:r>
      <w:r w:rsidR="00FD5507">
        <w:rPr>
          <w:i/>
        </w:rPr>
        <w:t>.</w:t>
      </w:r>
      <w:r w:rsidRPr="0076797F">
        <w:t xml:space="preserve"> Real-time intraoperative contrast-enhanced ultrasound (CEUS) in vascularized spinal tumors: a technical note. </w:t>
      </w:r>
      <w:r w:rsidRPr="0076797F">
        <w:rPr>
          <w:i/>
          <w:iCs/>
        </w:rPr>
        <w:t>Acta Neurochirurgica</w:t>
      </w:r>
      <w:r w:rsidRPr="0076797F">
        <w:t xml:space="preserve">. </w:t>
      </w:r>
      <w:r w:rsidRPr="0076797F">
        <w:rPr>
          <w:b/>
          <w:bCs/>
        </w:rPr>
        <w:t>160</w:t>
      </w:r>
      <w:r w:rsidRPr="0076797F">
        <w:t xml:space="preserve"> (6), 1259</w:t>
      </w:r>
      <w:r w:rsidR="00CD61DA">
        <w:t>-</w:t>
      </w:r>
      <w:r w:rsidRPr="0076797F">
        <w:t>1263 (2018).</w:t>
      </w:r>
    </w:p>
    <w:p w14:paraId="07940AA0" w14:textId="77777777" w:rsidR="00CD61DA" w:rsidRDefault="00CD61DA" w:rsidP="00B425BB">
      <w:pPr>
        <w:pStyle w:val="Bibliography"/>
        <w:widowControl/>
        <w:ind w:left="0" w:firstLine="0"/>
      </w:pPr>
    </w:p>
    <w:p w14:paraId="042A9BC9" w14:textId="27FEAD3D" w:rsidR="00AD3A58" w:rsidRPr="0076797F" w:rsidRDefault="00AD3A58" w:rsidP="00B425BB">
      <w:pPr>
        <w:pStyle w:val="Bibliography"/>
        <w:widowControl/>
        <w:ind w:left="0" w:firstLine="0"/>
      </w:pPr>
      <w:r w:rsidRPr="0076797F">
        <w:t>38.</w:t>
      </w:r>
      <w:r w:rsidR="00CD61DA">
        <w:t xml:space="preserve"> </w:t>
      </w:r>
      <w:r w:rsidRPr="0076797F">
        <w:t>Della Pepa, G.M.</w:t>
      </w:r>
      <w:r w:rsidR="0076797F" w:rsidRPr="0076797F">
        <w:rPr>
          <w:i/>
        </w:rPr>
        <w:t xml:space="preserve"> et al</w:t>
      </w:r>
      <w:r w:rsidR="00FD5507">
        <w:rPr>
          <w:i/>
        </w:rPr>
        <w:t>.</w:t>
      </w:r>
      <w:r w:rsidRPr="0076797F">
        <w:t xml:space="preserve"> Integration of Real-Time Intraoperative Contrast-Enhanced Ultrasound and Color Doppler Ultrasound in the Surgical Treatment of Spinal Cord Dural Arteriovenous Fistulas. </w:t>
      </w:r>
      <w:r w:rsidRPr="0076797F">
        <w:rPr>
          <w:i/>
          <w:iCs/>
        </w:rPr>
        <w:t>World Neurosurgery</w:t>
      </w:r>
      <w:r w:rsidRPr="0076797F">
        <w:t xml:space="preserve">. </w:t>
      </w:r>
      <w:r w:rsidRPr="0076797F">
        <w:rPr>
          <w:b/>
          <w:bCs/>
        </w:rPr>
        <w:t>112</w:t>
      </w:r>
      <w:r w:rsidRPr="0076797F">
        <w:t>, 138</w:t>
      </w:r>
      <w:r w:rsidR="00CD61DA">
        <w:t>-</w:t>
      </w:r>
      <w:r w:rsidRPr="0076797F">
        <w:t>142 (2018).</w:t>
      </w:r>
    </w:p>
    <w:p w14:paraId="25C05F1D" w14:textId="57E94C71" w:rsidR="00D04760" w:rsidRPr="0076797F" w:rsidRDefault="000700DE" w:rsidP="00B425BB">
      <w:pPr>
        <w:widowControl/>
        <w:contextualSpacing/>
        <w:rPr>
          <w:color w:val="808080" w:themeColor="background1" w:themeShade="80"/>
        </w:rPr>
      </w:pPr>
      <w:r w:rsidRPr="0076797F">
        <w:rPr>
          <w:color w:val="808080" w:themeColor="background1" w:themeShade="80"/>
        </w:rPr>
        <w:fldChar w:fldCharType="end"/>
      </w:r>
    </w:p>
    <w:sectPr w:rsidR="00D04760" w:rsidRPr="0076797F" w:rsidSect="0076797F">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DDFE76" w14:textId="77777777" w:rsidR="001B6F7A" w:rsidRDefault="001B6F7A" w:rsidP="00621C4E">
      <w:r>
        <w:separator/>
      </w:r>
    </w:p>
  </w:endnote>
  <w:endnote w:type="continuationSeparator" w:id="0">
    <w:p w14:paraId="1AC88A54" w14:textId="77777777" w:rsidR="001B6F7A" w:rsidRDefault="001B6F7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B425BB" w:rsidRDefault="00B425B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60E67" w14:textId="77777777" w:rsidR="001B6F7A" w:rsidRDefault="001B6F7A" w:rsidP="00621C4E">
      <w:r>
        <w:separator/>
      </w:r>
    </w:p>
  </w:footnote>
  <w:footnote w:type="continuationSeparator" w:id="0">
    <w:p w14:paraId="092EF369" w14:textId="77777777" w:rsidR="001B6F7A" w:rsidRDefault="001B6F7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B425BB" w:rsidRPr="006F06E4" w:rsidRDefault="00B425BB"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5932EC"/>
    <w:multiLevelType w:val="multilevel"/>
    <w:tmpl w:val="67966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7F3CD7"/>
    <w:multiLevelType w:val="hybridMultilevel"/>
    <w:tmpl w:val="F2044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276C50"/>
    <w:multiLevelType w:val="hybridMultilevel"/>
    <w:tmpl w:val="D2E8C1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3"/>
  </w:num>
  <w:num w:numId="4">
    <w:abstractNumId w:val="13"/>
  </w:num>
  <w:num w:numId="5">
    <w:abstractNumId w:val="7"/>
  </w:num>
  <w:num w:numId="6">
    <w:abstractNumId w:val="12"/>
  </w:num>
  <w:num w:numId="7">
    <w:abstractNumId w:val="0"/>
  </w:num>
  <w:num w:numId="8">
    <w:abstractNumId w:val="8"/>
  </w:num>
  <w:num w:numId="9">
    <w:abstractNumId w:val="9"/>
  </w:num>
  <w:num w:numId="10">
    <w:abstractNumId w:val="14"/>
  </w:num>
  <w:num w:numId="11">
    <w:abstractNumId w:val="19"/>
  </w:num>
  <w:num w:numId="12">
    <w:abstractNumId w:val="1"/>
  </w:num>
  <w:num w:numId="13">
    <w:abstractNumId w:val="16"/>
  </w:num>
  <w:num w:numId="14">
    <w:abstractNumId w:val="22"/>
  </w:num>
  <w:num w:numId="15">
    <w:abstractNumId w:val="10"/>
  </w:num>
  <w:num w:numId="16">
    <w:abstractNumId w:val="6"/>
  </w:num>
  <w:num w:numId="17">
    <w:abstractNumId w:val="17"/>
  </w:num>
  <w:num w:numId="18">
    <w:abstractNumId w:val="11"/>
  </w:num>
  <w:num w:numId="19">
    <w:abstractNumId w:val="20"/>
  </w:num>
  <w:num w:numId="20">
    <w:abstractNumId w:val="2"/>
  </w:num>
  <w:num w:numId="21">
    <w:abstractNumId w:val="21"/>
  </w:num>
  <w:num w:numId="22">
    <w:abstractNumId w:val="18"/>
  </w:num>
  <w:num w:numId="23">
    <w:abstractNumId w:val="23"/>
  </w:num>
  <w:num w:numId="24">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p5s0dsadd25bed99rperwwf2a29psvw05a&quot;&gt;My EndNote Library&lt;record-ids&gt;&lt;item&gt;5&lt;/item&gt;&lt;/record-ids&gt;&lt;/item&gt;&lt;/Libraries&gt;"/>
  </w:docVars>
  <w:rsids>
    <w:rsidRoot w:val="00EE705F"/>
    <w:rsid w:val="00001169"/>
    <w:rsid w:val="00001806"/>
    <w:rsid w:val="000030F8"/>
    <w:rsid w:val="00005815"/>
    <w:rsid w:val="00007DBC"/>
    <w:rsid w:val="00007EA1"/>
    <w:rsid w:val="000100F0"/>
    <w:rsid w:val="000110A0"/>
    <w:rsid w:val="00012FF9"/>
    <w:rsid w:val="00014314"/>
    <w:rsid w:val="00020816"/>
    <w:rsid w:val="00021434"/>
    <w:rsid w:val="00021774"/>
    <w:rsid w:val="00021DCB"/>
    <w:rsid w:val="00021DF3"/>
    <w:rsid w:val="00022015"/>
    <w:rsid w:val="00023869"/>
    <w:rsid w:val="00024598"/>
    <w:rsid w:val="00024A99"/>
    <w:rsid w:val="00031704"/>
    <w:rsid w:val="00032769"/>
    <w:rsid w:val="00037575"/>
    <w:rsid w:val="00037B58"/>
    <w:rsid w:val="00041044"/>
    <w:rsid w:val="00047C1A"/>
    <w:rsid w:val="00051B73"/>
    <w:rsid w:val="0005613C"/>
    <w:rsid w:val="00060ABE"/>
    <w:rsid w:val="00061A50"/>
    <w:rsid w:val="00064104"/>
    <w:rsid w:val="00066025"/>
    <w:rsid w:val="00067A09"/>
    <w:rsid w:val="000700DE"/>
    <w:rsid w:val="000701D1"/>
    <w:rsid w:val="00071166"/>
    <w:rsid w:val="00080A20"/>
    <w:rsid w:val="00081B22"/>
    <w:rsid w:val="00082796"/>
    <w:rsid w:val="00087485"/>
    <w:rsid w:val="00087C0A"/>
    <w:rsid w:val="0009115E"/>
    <w:rsid w:val="00093BC4"/>
    <w:rsid w:val="00097929"/>
    <w:rsid w:val="000A1E80"/>
    <w:rsid w:val="000A3B70"/>
    <w:rsid w:val="000A5153"/>
    <w:rsid w:val="000A550F"/>
    <w:rsid w:val="000A7AC9"/>
    <w:rsid w:val="000B10AE"/>
    <w:rsid w:val="000B30BF"/>
    <w:rsid w:val="000B566B"/>
    <w:rsid w:val="000B662E"/>
    <w:rsid w:val="000B6DCE"/>
    <w:rsid w:val="000B7294"/>
    <w:rsid w:val="000B75D0"/>
    <w:rsid w:val="000B7676"/>
    <w:rsid w:val="000C0416"/>
    <w:rsid w:val="000C1773"/>
    <w:rsid w:val="000C1CF8"/>
    <w:rsid w:val="000C49CF"/>
    <w:rsid w:val="000C52E9"/>
    <w:rsid w:val="000C5CDC"/>
    <w:rsid w:val="000C65DC"/>
    <w:rsid w:val="000C66F3"/>
    <w:rsid w:val="000C6900"/>
    <w:rsid w:val="000D0D20"/>
    <w:rsid w:val="000D31E8"/>
    <w:rsid w:val="000D65C3"/>
    <w:rsid w:val="000D76E4"/>
    <w:rsid w:val="000E07A5"/>
    <w:rsid w:val="000E143E"/>
    <w:rsid w:val="000E193C"/>
    <w:rsid w:val="000E3816"/>
    <w:rsid w:val="000E4F77"/>
    <w:rsid w:val="000F265C"/>
    <w:rsid w:val="000F3AFA"/>
    <w:rsid w:val="000F5712"/>
    <w:rsid w:val="000F6611"/>
    <w:rsid w:val="000F7E22"/>
    <w:rsid w:val="001007C7"/>
    <w:rsid w:val="001104F3"/>
    <w:rsid w:val="00112EEB"/>
    <w:rsid w:val="0012197D"/>
    <w:rsid w:val="00121DFC"/>
    <w:rsid w:val="0012563A"/>
    <w:rsid w:val="001304AA"/>
    <w:rsid w:val="001313A7"/>
    <w:rsid w:val="0013276F"/>
    <w:rsid w:val="00132863"/>
    <w:rsid w:val="0013592C"/>
    <w:rsid w:val="0013621E"/>
    <w:rsid w:val="0013642E"/>
    <w:rsid w:val="00142DD5"/>
    <w:rsid w:val="0014526C"/>
    <w:rsid w:val="00152A23"/>
    <w:rsid w:val="00152CE4"/>
    <w:rsid w:val="0015334B"/>
    <w:rsid w:val="001552EC"/>
    <w:rsid w:val="00162CB7"/>
    <w:rsid w:val="00171E5B"/>
    <w:rsid w:val="00171F94"/>
    <w:rsid w:val="001743BD"/>
    <w:rsid w:val="00175D4E"/>
    <w:rsid w:val="0017611B"/>
    <w:rsid w:val="0017668A"/>
    <w:rsid w:val="001766FE"/>
    <w:rsid w:val="00176C3F"/>
    <w:rsid w:val="001771E7"/>
    <w:rsid w:val="00184FCE"/>
    <w:rsid w:val="00186C54"/>
    <w:rsid w:val="001911FF"/>
    <w:rsid w:val="00192006"/>
    <w:rsid w:val="00193180"/>
    <w:rsid w:val="001A64F9"/>
    <w:rsid w:val="001B1519"/>
    <w:rsid w:val="001B2E2D"/>
    <w:rsid w:val="001B5CD2"/>
    <w:rsid w:val="001B6F7A"/>
    <w:rsid w:val="001C0BEE"/>
    <w:rsid w:val="001C1E49"/>
    <w:rsid w:val="001C20FA"/>
    <w:rsid w:val="001C2A98"/>
    <w:rsid w:val="001D3D7D"/>
    <w:rsid w:val="001D3FFF"/>
    <w:rsid w:val="001D625F"/>
    <w:rsid w:val="001D7576"/>
    <w:rsid w:val="001E0F41"/>
    <w:rsid w:val="001E14A0"/>
    <w:rsid w:val="001E15D2"/>
    <w:rsid w:val="001E7376"/>
    <w:rsid w:val="001F225C"/>
    <w:rsid w:val="0020117E"/>
    <w:rsid w:val="00201CFA"/>
    <w:rsid w:val="0020220D"/>
    <w:rsid w:val="00202448"/>
    <w:rsid w:val="00202D15"/>
    <w:rsid w:val="00202E75"/>
    <w:rsid w:val="002046FA"/>
    <w:rsid w:val="00210A94"/>
    <w:rsid w:val="00212EAE"/>
    <w:rsid w:val="00214BEE"/>
    <w:rsid w:val="002161CF"/>
    <w:rsid w:val="002205B8"/>
    <w:rsid w:val="00225720"/>
    <w:rsid w:val="002259E5"/>
    <w:rsid w:val="00226140"/>
    <w:rsid w:val="002274F3"/>
    <w:rsid w:val="0023094C"/>
    <w:rsid w:val="00231466"/>
    <w:rsid w:val="00234BE3"/>
    <w:rsid w:val="00235A90"/>
    <w:rsid w:val="0023651A"/>
    <w:rsid w:val="00241E48"/>
    <w:rsid w:val="0024214E"/>
    <w:rsid w:val="00242623"/>
    <w:rsid w:val="00246630"/>
    <w:rsid w:val="00246666"/>
    <w:rsid w:val="00250558"/>
    <w:rsid w:val="00257DAF"/>
    <w:rsid w:val="00260652"/>
    <w:rsid w:val="00261F25"/>
    <w:rsid w:val="002648A9"/>
    <w:rsid w:val="0026536F"/>
    <w:rsid w:val="0026553C"/>
    <w:rsid w:val="00267DD5"/>
    <w:rsid w:val="00274A0A"/>
    <w:rsid w:val="00277593"/>
    <w:rsid w:val="00280918"/>
    <w:rsid w:val="00282AF6"/>
    <w:rsid w:val="0028604F"/>
    <w:rsid w:val="00287085"/>
    <w:rsid w:val="00290259"/>
    <w:rsid w:val="00290AF9"/>
    <w:rsid w:val="002946BD"/>
    <w:rsid w:val="00296004"/>
    <w:rsid w:val="002967CF"/>
    <w:rsid w:val="00297788"/>
    <w:rsid w:val="002A3C50"/>
    <w:rsid w:val="002A484B"/>
    <w:rsid w:val="002A64A6"/>
    <w:rsid w:val="002C0B77"/>
    <w:rsid w:val="002C47D4"/>
    <w:rsid w:val="002D0F38"/>
    <w:rsid w:val="002D215B"/>
    <w:rsid w:val="002D77E3"/>
    <w:rsid w:val="002E7883"/>
    <w:rsid w:val="002F07CE"/>
    <w:rsid w:val="002F2859"/>
    <w:rsid w:val="002F6632"/>
    <w:rsid w:val="002F6E3C"/>
    <w:rsid w:val="0030117D"/>
    <w:rsid w:val="00301F30"/>
    <w:rsid w:val="00303C87"/>
    <w:rsid w:val="003108E5"/>
    <w:rsid w:val="003120CB"/>
    <w:rsid w:val="00314DF5"/>
    <w:rsid w:val="00315E3C"/>
    <w:rsid w:val="0031743D"/>
    <w:rsid w:val="00317F64"/>
    <w:rsid w:val="00320153"/>
    <w:rsid w:val="00320367"/>
    <w:rsid w:val="00322871"/>
    <w:rsid w:val="003253B5"/>
    <w:rsid w:val="0032692D"/>
    <w:rsid w:val="00326FB3"/>
    <w:rsid w:val="00327695"/>
    <w:rsid w:val="00330BE2"/>
    <w:rsid w:val="003316D4"/>
    <w:rsid w:val="00332A34"/>
    <w:rsid w:val="00333822"/>
    <w:rsid w:val="00336715"/>
    <w:rsid w:val="00337EC7"/>
    <w:rsid w:val="00340DFD"/>
    <w:rsid w:val="00344954"/>
    <w:rsid w:val="00350CD7"/>
    <w:rsid w:val="0035102B"/>
    <w:rsid w:val="00360C17"/>
    <w:rsid w:val="00361689"/>
    <w:rsid w:val="003621C6"/>
    <w:rsid w:val="003622B8"/>
    <w:rsid w:val="00363A29"/>
    <w:rsid w:val="00364E8C"/>
    <w:rsid w:val="00366B76"/>
    <w:rsid w:val="003700C6"/>
    <w:rsid w:val="00373051"/>
    <w:rsid w:val="00373B8F"/>
    <w:rsid w:val="00376598"/>
    <w:rsid w:val="00376D95"/>
    <w:rsid w:val="0037740A"/>
    <w:rsid w:val="00377FBB"/>
    <w:rsid w:val="00385140"/>
    <w:rsid w:val="00394337"/>
    <w:rsid w:val="00396074"/>
    <w:rsid w:val="003A16FC"/>
    <w:rsid w:val="003A4FCD"/>
    <w:rsid w:val="003B0944"/>
    <w:rsid w:val="003B1593"/>
    <w:rsid w:val="003B4381"/>
    <w:rsid w:val="003B74DF"/>
    <w:rsid w:val="003C1043"/>
    <w:rsid w:val="003C1A30"/>
    <w:rsid w:val="003C1A3E"/>
    <w:rsid w:val="003C3764"/>
    <w:rsid w:val="003C6779"/>
    <w:rsid w:val="003D02FD"/>
    <w:rsid w:val="003D2998"/>
    <w:rsid w:val="003D2F0A"/>
    <w:rsid w:val="003D3231"/>
    <w:rsid w:val="003D36DA"/>
    <w:rsid w:val="003D3891"/>
    <w:rsid w:val="003D5D84"/>
    <w:rsid w:val="003D72A0"/>
    <w:rsid w:val="003E0F4F"/>
    <w:rsid w:val="003E18AC"/>
    <w:rsid w:val="003E210B"/>
    <w:rsid w:val="003E2A12"/>
    <w:rsid w:val="003E3384"/>
    <w:rsid w:val="003E4639"/>
    <w:rsid w:val="003E548E"/>
    <w:rsid w:val="003F0E6C"/>
    <w:rsid w:val="00402602"/>
    <w:rsid w:val="00404085"/>
    <w:rsid w:val="00405892"/>
    <w:rsid w:val="004138B0"/>
    <w:rsid w:val="004148E1"/>
    <w:rsid w:val="00414CFA"/>
    <w:rsid w:val="00420BE9"/>
    <w:rsid w:val="00423AD8"/>
    <w:rsid w:val="00424C85"/>
    <w:rsid w:val="004260BD"/>
    <w:rsid w:val="00427D3B"/>
    <w:rsid w:val="0043012F"/>
    <w:rsid w:val="00430F1F"/>
    <w:rsid w:val="004326EA"/>
    <w:rsid w:val="00434D01"/>
    <w:rsid w:val="00437971"/>
    <w:rsid w:val="004407E1"/>
    <w:rsid w:val="00442FDC"/>
    <w:rsid w:val="0044434C"/>
    <w:rsid w:val="0044456B"/>
    <w:rsid w:val="00446E57"/>
    <w:rsid w:val="00447BD1"/>
    <w:rsid w:val="004507F3"/>
    <w:rsid w:val="00450AF4"/>
    <w:rsid w:val="00450E4F"/>
    <w:rsid w:val="00451DFB"/>
    <w:rsid w:val="00451FB7"/>
    <w:rsid w:val="0045518A"/>
    <w:rsid w:val="00461893"/>
    <w:rsid w:val="004671C7"/>
    <w:rsid w:val="0047003C"/>
    <w:rsid w:val="004704E4"/>
    <w:rsid w:val="00472F4D"/>
    <w:rsid w:val="004730BF"/>
    <w:rsid w:val="00474DCB"/>
    <w:rsid w:val="0047535C"/>
    <w:rsid w:val="00484ADF"/>
    <w:rsid w:val="00485870"/>
    <w:rsid w:val="00485FE8"/>
    <w:rsid w:val="0049044A"/>
    <w:rsid w:val="00492EB5"/>
    <w:rsid w:val="00494F77"/>
    <w:rsid w:val="00497721"/>
    <w:rsid w:val="004A0229"/>
    <w:rsid w:val="004A2939"/>
    <w:rsid w:val="004A35D2"/>
    <w:rsid w:val="004A71E4"/>
    <w:rsid w:val="004B2F00"/>
    <w:rsid w:val="004B6E31"/>
    <w:rsid w:val="004C08F4"/>
    <w:rsid w:val="004C1D66"/>
    <w:rsid w:val="004C31D7"/>
    <w:rsid w:val="004C4AD2"/>
    <w:rsid w:val="004D1F21"/>
    <w:rsid w:val="004D34F0"/>
    <w:rsid w:val="004D59D8"/>
    <w:rsid w:val="004D5DA1"/>
    <w:rsid w:val="004E150F"/>
    <w:rsid w:val="004E1DCA"/>
    <w:rsid w:val="004E23A1"/>
    <w:rsid w:val="004E3489"/>
    <w:rsid w:val="004E358A"/>
    <w:rsid w:val="004E3AFA"/>
    <w:rsid w:val="004E6588"/>
    <w:rsid w:val="004E77FE"/>
    <w:rsid w:val="0050000D"/>
    <w:rsid w:val="00502A0A"/>
    <w:rsid w:val="00507C50"/>
    <w:rsid w:val="00517C3A"/>
    <w:rsid w:val="00527BF4"/>
    <w:rsid w:val="005324BE"/>
    <w:rsid w:val="00534F6C"/>
    <w:rsid w:val="00535994"/>
    <w:rsid w:val="0053646D"/>
    <w:rsid w:val="00540AAD"/>
    <w:rsid w:val="00543EC1"/>
    <w:rsid w:val="00546458"/>
    <w:rsid w:val="00546DF9"/>
    <w:rsid w:val="0055087C"/>
    <w:rsid w:val="005531D4"/>
    <w:rsid w:val="00553413"/>
    <w:rsid w:val="00553F54"/>
    <w:rsid w:val="00555740"/>
    <w:rsid w:val="00560E31"/>
    <w:rsid w:val="00561FDA"/>
    <w:rsid w:val="00563104"/>
    <w:rsid w:val="0056389B"/>
    <w:rsid w:val="00571172"/>
    <w:rsid w:val="00581580"/>
    <w:rsid w:val="00581B23"/>
    <w:rsid w:val="0058219C"/>
    <w:rsid w:val="00584E9F"/>
    <w:rsid w:val="0058707F"/>
    <w:rsid w:val="00592A1B"/>
    <w:rsid w:val="005931FE"/>
    <w:rsid w:val="005A2053"/>
    <w:rsid w:val="005A4155"/>
    <w:rsid w:val="005A7D4A"/>
    <w:rsid w:val="005B0072"/>
    <w:rsid w:val="005B0732"/>
    <w:rsid w:val="005B17ED"/>
    <w:rsid w:val="005B2471"/>
    <w:rsid w:val="005B38A0"/>
    <w:rsid w:val="005B491C"/>
    <w:rsid w:val="005B4DBF"/>
    <w:rsid w:val="005B56F1"/>
    <w:rsid w:val="005B5DE2"/>
    <w:rsid w:val="005B674C"/>
    <w:rsid w:val="005C3BA9"/>
    <w:rsid w:val="005C7561"/>
    <w:rsid w:val="005D1E57"/>
    <w:rsid w:val="005D2F57"/>
    <w:rsid w:val="005D34F6"/>
    <w:rsid w:val="005D4F1A"/>
    <w:rsid w:val="005D7009"/>
    <w:rsid w:val="005E0AAD"/>
    <w:rsid w:val="005E0AB3"/>
    <w:rsid w:val="005E0EE4"/>
    <w:rsid w:val="005E1884"/>
    <w:rsid w:val="005E207C"/>
    <w:rsid w:val="005E2D62"/>
    <w:rsid w:val="005E3D87"/>
    <w:rsid w:val="005E5641"/>
    <w:rsid w:val="005E68DB"/>
    <w:rsid w:val="005E6E6F"/>
    <w:rsid w:val="005F373A"/>
    <w:rsid w:val="005F4F87"/>
    <w:rsid w:val="005F6B0E"/>
    <w:rsid w:val="005F6B12"/>
    <w:rsid w:val="005F760E"/>
    <w:rsid w:val="005F7B1D"/>
    <w:rsid w:val="0060222A"/>
    <w:rsid w:val="00603F1C"/>
    <w:rsid w:val="00605605"/>
    <w:rsid w:val="0061058D"/>
    <w:rsid w:val="00610C21"/>
    <w:rsid w:val="006118F8"/>
    <w:rsid w:val="00611907"/>
    <w:rsid w:val="00613116"/>
    <w:rsid w:val="0061788B"/>
    <w:rsid w:val="006202A6"/>
    <w:rsid w:val="0062054B"/>
    <w:rsid w:val="00621C4E"/>
    <w:rsid w:val="00624EAE"/>
    <w:rsid w:val="006305D7"/>
    <w:rsid w:val="00631B41"/>
    <w:rsid w:val="00633A01"/>
    <w:rsid w:val="00633B97"/>
    <w:rsid w:val="006341F7"/>
    <w:rsid w:val="00635014"/>
    <w:rsid w:val="006369CE"/>
    <w:rsid w:val="006371A4"/>
    <w:rsid w:val="006411CA"/>
    <w:rsid w:val="006428F5"/>
    <w:rsid w:val="00644786"/>
    <w:rsid w:val="00645A1F"/>
    <w:rsid w:val="0064661B"/>
    <w:rsid w:val="00647410"/>
    <w:rsid w:val="00651A78"/>
    <w:rsid w:val="006619C8"/>
    <w:rsid w:val="00664831"/>
    <w:rsid w:val="00671710"/>
    <w:rsid w:val="00673414"/>
    <w:rsid w:val="00675E34"/>
    <w:rsid w:val="00676079"/>
    <w:rsid w:val="00676ECD"/>
    <w:rsid w:val="00677D0A"/>
    <w:rsid w:val="0068185F"/>
    <w:rsid w:val="00681F3C"/>
    <w:rsid w:val="00683524"/>
    <w:rsid w:val="006861AE"/>
    <w:rsid w:val="00686891"/>
    <w:rsid w:val="006922A0"/>
    <w:rsid w:val="00694E6E"/>
    <w:rsid w:val="006A01CF"/>
    <w:rsid w:val="006A60DD"/>
    <w:rsid w:val="006B006A"/>
    <w:rsid w:val="006B074C"/>
    <w:rsid w:val="006B3B84"/>
    <w:rsid w:val="006B4E7C"/>
    <w:rsid w:val="006B5D8C"/>
    <w:rsid w:val="006B72D4"/>
    <w:rsid w:val="006C11CC"/>
    <w:rsid w:val="006C1AEB"/>
    <w:rsid w:val="006C57FE"/>
    <w:rsid w:val="006D4BDE"/>
    <w:rsid w:val="006D4CF8"/>
    <w:rsid w:val="006D5F9F"/>
    <w:rsid w:val="006D73F1"/>
    <w:rsid w:val="006D79DE"/>
    <w:rsid w:val="006E4B63"/>
    <w:rsid w:val="006E6E74"/>
    <w:rsid w:val="006F06E4"/>
    <w:rsid w:val="006F7B41"/>
    <w:rsid w:val="00702B5D"/>
    <w:rsid w:val="00702FF2"/>
    <w:rsid w:val="00703ED2"/>
    <w:rsid w:val="00705CBA"/>
    <w:rsid w:val="00705DC9"/>
    <w:rsid w:val="00706112"/>
    <w:rsid w:val="00706E3C"/>
    <w:rsid w:val="00707B8D"/>
    <w:rsid w:val="00713636"/>
    <w:rsid w:val="00714B8C"/>
    <w:rsid w:val="0071675D"/>
    <w:rsid w:val="00721221"/>
    <w:rsid w:val="00721F8C"/>
    <w:rsid w:val="00730674"/>
    <w:rsid w:val="00732C6C"/>
    <w:rsid w:val="00735CF5"/>
    <w:rsid w:val="0074063A"/>
    <w:rsid w:val="00742AA4"/>
    <w:rsid w:val="00743BA1"/>
    <w:rsid w:val="00745F1E"/>
    <w:rsid w:val="00746830"/>
    <w:rsid w:val="007515FE"/>
    <w:rsid w:val="007601D0"/>
    <w:rsid w:val="0076109D"/>
    <w:rsid w:val="00761315"/>
    <w:rsid w:val="00767107"/>
    <w:rsid w:val="00767351"/>
    <w:rsid w:val="0076797F"/>
    <w:rsid w:val="00773BFD"/>
    <w:rsid w:val="007743B3"/>
    <w:rsid w:val="00774490"/>
    <w:rsid w:val="007751A3"/>
    <w:rsid w:val="007819FF"/>
    <w:rsid w:val="00784A4C"/>
    <w:rsid w:val="00784BC6"/>
    <w:rsid w:val="0078523D"/>
    <w:rsid w:val="0079244A"/>
    <w:rsid w:val="007931DF"/>
    <w:rsid w:val="007943B7"/>
    <w:rsid w:val="007A0172"/>
    <w:rsid w:val="007A2511"/>
    <w:rsid w:val="007A260E"/>
    <w:rsid w:val="007A4D4C"/>
    <w:rsid w:val="007A4DD6"/>
    <w:rsid w:val="007A5CB9"/>
    <w:rsid w:val="007B6B07"/>
    <w:rsid w:val="007B6D43"/>
    <w:rsid w:val="007B749A"/>
    <w:rsid w:val="007B7C6E"/>
    <w:rsid w:val="007D1B21"/>
    <w:rsid w:val="007D221C"/>
    <w:rsid w:val="007D2F65"/>
    <w:rsid w:val="007D44D7"/>
    <w:rsid w:val="007D621A"/>
    <w:rsid w:val="007D6380"/>
    <w:rsid w:val="007E058A"/>
    <w:rsid w:val="007E095C"/>
    <w:rsid w:val="007E2887"/>
    <w:rsid w:val="007E5278"/>
    <w:rsid w:val="007E749C"/>
    <w:rsid w:val="007F1B5C"/>
    <w:rsid w:val="007F63E4"/>
    <w:rsid w:val="00801257"/>
    <w:rsid w:val="0080178A"/>
    <w:rsid w:val="00802DB2"/>
    <w:rsid w:val="00803B0A"/>
    <w:rsid w:val="00804DED"/>
    <w:rsid w:val="00805B96"/>
    <w:rsid w:val="008105BE"/>
    <w:rsid w:val="008115A5"/>
    <w:rsid w:val="00811D46"/>
    <w:rsid w:val="0081415D"/>
    <w:rsid w:val="00814D1C"/>
    <w:rsid w:val="00817391"/>
    <w:rsid w:val="00817BA4"/>
    <w:rsid w:val="00820229"/>
    <w:rsid w:val="00820339"/>
    <w:rsid w:val="00821F2D"/>
    <w:rsid w:val="00822448"/>
    <w:rsid w:val="00822ABE"/>
    <w:rsid w:val="008244D1"/>
    <w:rsid w:val="00827F51"/>
    <w:rsid w:val="0083104E"/>
    <w:rsid w:val="008328FE"/>
    <w:rsid w:val="008343BE"/>
    <w:rsid w:val="00834B92"/>
    <w:rsid w:val="00840FB4"/>
    <w:rsid w:val="008410B2"/>
    <w:rsid w:val="008500A0"/>
    <w:rsid w:val="008524E5"/>
    <w:rsid w:val="0085351C"/>
    <w:rsid w:val="008549CA"/>
    <w:rsid w:val="008556C3"/>
    <w:rsid w:val="0085687C"/>
    <w:rsid w:val="00865C66"/>
    <w:rsid w:val="008706C5"/>
    <w:rsid w:val="00870A55"/>
    <w:rsid w:val="00872A50"/>
    <w:rsid w:val="00873707"/>
    <w:rsid w:val="00874B20"/>
    <w:rsid w:val="00875257"/>
    <w:rsid w:val="008763E1"/>
    <w:rsid w:val="0087775C"/>
    <w:rsid w:val="00877EC8"/>
    <w:rsid w:val="00880F36"/>
    <w:rsid w:val="0088276A"/>
    <w:rsid w:val="00885530"/>
    <w:rsid w:val="008910D1"/>
    <w:rsid w:val="0089296C"/>
    <w:rsid w:val="00894B35"/>
    <w:rsid w:val="00896ABD"/>
    <w:rsid w:val="00897934"/>
    <w:rsid w:val="008A2B0C"/>
    <w:rsid w:val="008A3380"/>
    <w:rsid w:val="008A3BE0"/>
    <w:rsid w:val="008A7A9C"/>
    <w:rsid w:val="008A7E56"/>
    <w:rsid w:val="008B215F"/>
    <w:rsid w:val="008B5218"/>
    <w:rsid w:val="008B7102"/>
    <w:rsid w:val="008C2A79"/>
    <w:rsid w:val="008C3B7D"/>
    <w:rsid w:val="008C3E3C"/>
    <w:rsid w:val="008C610B"/>
    <w:rsid w:val="008D0F1A"/>
    <w:rsid w:val="008D0F90"/>
    <w:rsid w:val="008D3178"/>
    <w:rsid w:val="008D3715"/>
    <w:rsid w:val="008D5465"/>
    <w:rsid w:val="008D7EB7"/>
    <w:rsid w:val="008E3684"/>
    <w:rsid w:val="008E57F5"/>
    <w:rsid w:val="008E5EF1"/>
    <w:rsid w:val="008E6627"/>
    <w:rsid w:val="008E7606"/>
    <w:rsid w:val="008F1DAA"/>
    <w:rsid w:val="008F3EBD"/>
    <w:rsid w:val="008F60B2"/>
    <w:rsid w:val="008F7C41"/>
    <w:rsid w:val="009031E2"/>
    <w:rsid w:val="00903DB7"/>
    <w:rsid w:val="009060CF"/>
    <w:rsid w:val="0091276C"/>
    <w:rsid w:val="00914E24"/>
    <w:rsid w:val="009165AC"/>
    <w:rsid w:val="0092053F"/>
    <w:rsid w:val="00921137"/>
    <w:rsid w:val="0092340A"/>
    <w:rsid w:val="009246D7"/>
    <w:rsid w:val="00930992"/>
    <w:rsid w:val="009313D9"/>
    <w:rsid w:val="009332F3"/>
    <w:rsid w:val="00935B7F"/>
    <w:rsid w:val="0093743E"/>
    <w:rsid w:val="00940098"/>
    <w:rsid w:val="00941293"/>
    <w:rsid w:val="00946372"/>
    <w:rsid w:val="00950C17"/>
    <w:rsid w:val="00950E7D"/>
    <w:rsid w:val="00951FAF"/>
    <w:rsid w:val="00953109"/>
    <w:rsid w:val="00954740"/>
    <w:rsid w:val="009560AC"/>
    <w:rsid w:val="00963ABC"/>
    <w:rsid w:val="00965D21"/>
    <w:rsid w:val="00967764"/>
    <w:rsid w:val="00970B0E"/>
    <w:rsid w:val="00970BB9"/>
    <w:rsid w:val="00970CE5"/>
    <w:rsid w:val="009717CC"/>
    <w:rsid w:val="009726EE"/>
    <w:rsid w:val="0097274A"/>
    <w:rsid w:val="00974CFB"/>
    <w:rsid w:val="00975573"/>
    <w:rsid w:val="009766E5"/>
    <w:rsid w:val="00976D03"/>
    <w:rsid w:val="00977157"/>
    <w:rsid w:val="00977B30"/>
    <w:rsid w:val="0098109E"/>
    <w:rsid w:val="00982F41"/>
    <w:rsid w:val="00985090"/>
    <w:rsid w:val="009858C8"/>
    <w:rsid w:val="009875EA"/>
    <w:rsid w:val="00987710"/>
    <w:rsid w:val="009904AB"/>
    <w:rsid w:val="00994120"/>
    <w:rsid w:val="00995688"/>
    <w:rsid w:val="009958A6"/>
    <w:rsid w:val="00996456"/>
    <w:rsid w:val="009A04F5"/>
    <w:rsid w:val="009A15EF"/>
    <w:rsid w:val="009A363C"/>
    <w:rsid w:val="009A38A5"/>
    <w:rsid w:val="009A3D31"/>
    <w:rsid w:val="009A4F65"/>
    <w:rsid w:val="009A5945"/>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5F38"/>
    <w:rsid w:val="009F01B1"/>
    <w:rsid w:val="009F0DBB"/>
    <w:rsid w:val="009F2722"/>
    <w:rsid w:val="009F3887"/>
    <w:rsid w:val="009F6AD5"/>
    <w:rsid w:val="009F732B"/>
    <w:rsid w:val="00A003A4"/>
    <w:rsid w:val="00A01FE0"/>
    <w:rsid w:val="00A03176"/>
    <w:rsid w:val="00A10656"/>
    <w:rsid w:val="00A113C0"/>
    <w:rsid w:val="00A12FA6"/>
    <w:rsid w:val="00A1339B"/>
    <w:rsid w:val="00A1349F"/>
    <w:rsid w:val="00A14ABA"/>
    <w:rsid w:val="00A2162D"/>
    <w:rsid w:val="00A2223D"/>
    <w:rsid w:val="00A24CB6"/>
    <w:rsid w:val="00A26CD2"/>
    <w:rsid w:val="00A27667"/>
    <w:rsid w:val="00A31F0F"/>
    <w:rsid w:val="00A32979"/>
    <w:rsid w:val="00A34A67"/>
    <w:rsid w:val="00A37462"/>
    <w:rsid w:val="00A459E1"/>
    <w:rsid w:val="00A474C3"/>
    <w:rsid w:val="00A52296"/>
    <w:rsid w:val="00A523AB"/>
    <w:rsid w:val="00A55661"/>
    <w:rsid w:val="00A56803"/>
    <w:rsid w:val="00A56A19"/>
    <w:rsid w:val="00A608FE"/>
    <w:rsid w:val="00A61B70"/>
    <w:rsid w:val="00A61FA8"/>
    <w:rsid w:val="00A6210D"/>
    <w:rsid w:val="00A62E35"/>
    <w:rsid w:val="00A637F4"/>
    <w:rsid w:val="00A65047"/>
    <w:rsid w:val="00A65485"/>
    <w:rsid w:val="00A66764"/>
    <w:rsid w:val="00A66E05"/>
    <w:rsid w:val="00A70753"/>
    <w:rsid w:val="00A712D2"/>
    <w:rsid w:val="00A71810"/>
    <w:rsid w:val="00A7367F"/>
    <w:rsid w:val="00A75271"/>
    <w:rsid w:val="00A82C8A"/>
    <w:rsid w:val="00A8346B"/>
    <w:rsid w:val="00A852FF"/>
    <w:rsid w:val="00A87337"/>
    <w:rsid w:val="00A90C97"/>
    <w:rsid w:val="00A960C8"/>
    <w:rsid w:val="00A96604"/>
    <w:rsid w:val="00A97791"/>
    <w:rsid w:val="00AA03DF"/>
    <w:rsid w:val="00AA1B4F"/>
    <w:rsid w:val="00AA21D8"/>
    <w:rsid w:val="00AA3730"/>
    <w:rsid w:val="00AA3DCD"/>
    <w:rsid w:val="00AA443A"/>
    <w:rsid w:val="00AA4EC2"/>
    <w:rsid w:val="00AA54F3"/>
    <w:rsid w:val="00AA56FF"/>
    <w:rsid w:val="00AA685C"/>
    <w:rsid w:val="00AA6B43"/>
    <w:rsid w:val="00AA6F07"/>
    <w:rsid w:val="00AB367A"/>
    <w:rsid w:val="00AC01D1"/>
    <w:rsid w:val="00AC0525"/>
    <w:rsid w:val="00AC0697"/>
    <w:rsid w:val="00AC1B70"/>
    <w:rsid w:val="00AC2902"/>
    <w:rsid w:val="00AC52A5"/>
    <w:rsid w:val="00AC6EFD"/>
    <w:rsid w:val="00AC7151"/>
    <w:rsid w:val="00AD3A58"/>
    <w:rsid w:val="00AD460A"/>
    <w:rsid w:val="00AD6A05"/>
    <w:rsid w:val="00AE272B"/>
    <w:rsid w:val="00AE3E3A"/>
    <w:rsid w:val="00AE77B4"/>
    <w:rsid w:val="00AE7C1A"/>
    <w:rsid w:val="00AE7D6C"/>
    <w:rsid w:val="00AE7DF8"/>
    <w:rsid w:val="00AF0BD8"/>
    <w:rsid w:val="00AF0D9C"/>
    <w:rsid w:val="00AF13AB"/>
    <w:rsid w:val="00AF1D36"/>
    <w:rsid w:val="00AF280B"/>
    <w:rsid w:val="00AF5A12"/>
    <w:rsid w:val="00AF5F75"/>
    <w:rsid w:val="00AF6001"/>
    <w:rsid w:val="00B01A16"/>
    <w:rsid w:val="00B07F45"/>
    <w:rsid w:val="00B1021A"/>
    <w:rsid w:val="00B1481A"/>
    <w:rsid w:val="00B15A1F"/>
    <w:rsid w:val="00B15FE9"/>
    <w:rsid w:val="00B17009"/>
    <w:rsid w:val="00B2148A"/>
    <w:rsid w:val="00B21A7A"/>
    <w:rsid w:val="00B21F5A"/>
    <w:rsid w:val="00B220C2"/>
    <w:rsid w:val="00B23690"/>
    <w:rsid w:val="00B25B32"/>
    <w:rsid w:val="00B270D1"/>
    <w:rsid w:val="00B32616"/>
    <w:rsid w:val="00B32EB4"/>
    <w:rsid w:val="00B34B2E"/>
    <w:rsid w:val="00B36C42"/>
    <w:rsid w:val="00B37E7D"/>
    <w:rsid w:val="00B422FC"/>
    <w:rsid w:val="00B425BB"/>
    <w:rsid w:val="00B42EA7"/>
    <w:rsid w:val="00B52886"/>
    <w:rsid w:val="00B5337C"/>
    <w:rsid w:val="00B53CA8"/>
    <w:rsid w:val="00B53FDE"/>
    <w:rsid w:val="00B55D92"/>
    <w:rsid w:val="00B56397"/>
    <w:rsid w:val="00B60091"/>
    <w:rsid w:val="00B6027B"/>
    <w:rsid w:val="00B65378"/>
    <w:rsid w:val="00B65EDB"/>
    <w:rsid w:val="00B67AFF"/>
    <w:rsid w:val="00B705BB"/>
    <w:rsid w:val="00B70B59"/>
    <w:rsid w:val="00B72733"/>
    <w:rsid w:val="00B728A1"/>
    <w:rsid w:val="00B73657"/>
    <w:rsid w:val="00B81C43"/>
    <w:rsid w:val="00BA0354"/>
    <w:rsid w:val="00BA0B2F"/>
    <w:rsid w:val="00BA1657"/>
    <w:rsid w:val="00BA1735"/>
    <w:rsid w:val="00BA19FA"/>
    <w:rsid w:val="00BA4288"/>
    <w:rsid w:val="00BB0138"/>
    <w:rsid w:val="00BB1501"/>
    <w:rsid w:val="00BB48E5"/>
    <w:rsid w:val="00BB5607"/>
    <w:rsid w:val="00BB5ACA"/>
    <w:rsid w:val="00BB627F"/>
    <w:rsid w:val="00BB78BE"/>
    <w:rsid w:val="00BC3823"/>
    <w:rsid w:val="00BC5841"/>
    <w:rsid w:val="00BD1B4C"/>
    <w:rsid w:val="00BD2E64"/>
    <w:rsid w:val="00BD3DF6"/>
    <w:rsid w:val="00BD60B4"/>
    <w:rsid w:val="00BD796B"/>
    <w:rsid w:val="00BE3F92"/>
    <w:rsid w:val="00BE40C0"/>
    <w:rsid w:val="00BE5F4A"/>
    <w:rsid w:val="00BE789C"/>
    <w:rsid w:val="00BE7AEF"/>
    <w:rsid w:val="00BF09B0"/>
    <w:rsid w:val="00BF1544"/>
    <w:rsid w:val="00BF1B53"/>
    <w:rsid w:val="00BF246D"/>
    <w:rsid w:val="00BF7B9F"/>
    <w:rsid w:val="00C0023C"/>
    <w:rsid w:val="00C06F06"/>
    <w:rsid w:val="00C20FAD"/>
    <w:rsid w:val="00C2375F"/>
    <w:rsid w:val="00C247CB"/>
    <w:rsid w:val="00C274E8"/>
    <w:rsid w:val="00C32E66"/>
    <w:rsid w:val="00C3355F"/>
    <w:rsid w:val="00C33E00"/>
    <w:rsid w:val="00C3409A"/>
    <w:rsid w:val="00C34125"/>
    <w:rsid w:val="00C3569A"/>
    <w:rsid w:val="00C37F9D"/>
    <w:rsid w:val="00C403D2"/>
    <w:rsid w:val="00C412B6"/>
    <w:rsid w:val="00C41D5B"/>
    <w:rsid w:val="00C432B4"/>
    <w:rsid w:val="00C43F48"/>
    <w:rsid w:val="00C448FF"/>
    <w:rsid w:val="00C45E57"/>
    <w:rsid w:val="00C47E93"/>
    <w:rsid w:val="00C52C9B"/>
    <w:rsid w:val="00C52DE4"/>
    <w:rsid w:val="00C52F29"/>
    <w:rsid w:val="00C563B2"/>
    <w:rsid w:val="00C56CE6"/>
    <w:rsid w:val="00C5745F"/>
    <w:rsid w:val="00C60005"/>
    <w:rsid w:val="00C61A98"/>
    <w:rsid w:val="00C63201"/>
    <w:rsid w:val="00C64E62"/>
    <w:rsid w:val="00C651D5"/>
    <w:rsid w:val="00C656D1"/>
    <w:rsid w:val="00C65CCC"/>
    <w:rsid w:val="00C67817"/>
    <w:rsid w:val="00C678F1"/>
    <w:rsid w:val="00C73114"/>
    <w:rsid w:val="00C7618F"/>
    <w:rsid w:val="00C765A9"/>
    <w:rsid w:val="00C8162D"/>
    <w:rsid w:val="00C83A0B"/>
    <w:rsid w:val="00C842D0"/>
    <w:rsid w:val="00C84ED1"/>
    <w:rsid w:val="00C870E5"/>
    <w:rsid w:val="00C9038F"/>
    <w:rsid w:val="00C90FDB"/>
    <w:rsid w:val="00C9197F"/>
    <w:rsid w:val="00C92AAB"/>
    <w:rsid w:val="00CA04B0"/>
    <w:rsid w:val="00CA2435"/>
    <w:rsid w:val="00CA4068"/>
    <w:rsid w:val="00CA65A7"/>
    <w:rsid w:val="00CB14D1"/>
    <w:rsid w:val="00CB37F8"/>
    <w:rsid w:val="00CB79AA"/>
    <w:rsid w:val="00CB7DC3"/>
    <w:rsid w:val="00CC44C1"/>
    <w:rsid w:val="00CD0E2F"/>
    <w:rsid w:val="00CD1D49"/>
    <w:rsid w:val="00CD2DB5"/>
    <w:rsid w:val="00CD2F20"/>
    <w:rsid w:val="00CD61DA"/>
    <w:rsid w:val="00CD6B20"/>
    <w:rsid w:val="00CE1339"/>
    <w:rsid w:val="00CE61CC"/>
    <w:rsid w:val="00CE6E42"/>
    <w:rsid w:val="00CE7EB1"/>
    <w:rsid w:val="00CF12D9"/>
    <w:rsid w:val="00CF20B7"/>
    <w:rsid w:val="00CF6692"/>
    <w:rsid w:val="00CF7441"/>
    <w:rsid w:val="00D00D16"/>
    <w:rsid w:val="00D03C6C"/>
    <w:rsid w:val="00D04760"/>
    <w:rsid w:val="00D04A95"/>
    <w:rsid w:val="00D06288"/>
    <w:rsid w:val="00D068C7"/>
    <w:rsid w:val="00D128A4"/>
    <w:rsid w:val="00D15131"/>
    <w:rsid w:val="00D15CAB"/>
    <w:rsid w:val="00D16FA2"/>
    <w:rsid w:val="00D20954"/>
    <w:rsid w:val="00D21C39"/>
    <w:rsid w:val="00D21FC6"/>
    <w:rsid w:val="00D2243A"/>
    <w:rsid w:val="00D2747E"/>
    <w:rsid w:val="00D33393"/>
    <w:rsid w:val="00D33D36"/>
    <w:rsid w:val="00D34D94"/>
    <w:rsid w:val="00D365B9"/>
    <w:rsid w:val="00D409E2"/>
    <w:rsid w:val="00D427D7"/>
    <w:rsid w:val="00D44B9C"/>
    <w:rsid w:val="00D44E62"/>
    <w:rsid w:val="00D45EB6"/>
    <w:rsid w:val="00D47B6B"/>
    <w:rsid w:val="00D51570"/>
    <w:rsid w:val="00D51D62"/>
    <w:rsid w:val="00D51E51"/>
    <w:rsid w:val="00D556AD"/>
    <w:rsid w:val="00D60381"/>
    <w:rsid w:val="00D616DE"/>
    <w:rsid w:val="00D61C19"/>
    <w:rsid w:val="00D62201"/>
    <w:rsid w:val="00D63583"/>
    <w:rsid w:val="00D6406F"/>
    <w:rsid w:val="00D651D1"/>
    <w:rsid w:val="00D717BB"/>
    <w:rsid w:val="00D7226B"/>
    <w:rsid w:val="00D72707"/>
    <w:rsid w:val="00D75A9C"/>
    <w:rsid w:val="00D90871"/>
    <w:rsid w:val="00D9155F"/>
    <w:rsid w:val="00D9403F"/>
    <w:rsid w:val="00D9469F"/>
    <w:rsid w:val="00D959B4"/>
    <w:rsid w:val="00D97F51"/>
    <w:rsid w:val="00DA44DE"/>
    <w:rsid w:val="00DA56A9"/>
    <w:rsid w:val="00DA5960"/>
    <w:rsid w:val="00DA6B70"/>
    <w:rsid w:val="00DB4E78"/>
    <w:rsid w:val="00DB620A"/>
    <w:rsid w:val="00DB684A"/>
    <w:rsid w:val="00DB7FF9"/>
    <w:rsid w:val="00DC3832"/>
    <w:rsid w:val="00DC4983"/>
    <w:rsid w:val="00DC7A51"/>
    <w:rsid w:val="00DD0C0A"/>
    <w:rsid w:val="00DD3B1E"/>
    <w:rsid w:val="00DE0CD9"/>
    <w:rsid w:val="00DE220C"/>
    <w:rsid w:val="00DE5B5F"/>
    <w:rsid w:val="00DF5FF8"/>
    <w:rsid w:val="00DF77E6"/>
    <w:rsid w:val="00E00696"/>
    <w:rsid w:val="00E010B0"/>
    <w:rsid w:val="00E03651"/>
    <w:rsid w:val="00E03808"/>
    <w:rsid w:val="00E060C2"/>
    <w:rsid w:val="00E06324"/>
    <w:rsid w:val="00E12FB0"/>
    <w:rsid w:val="00E14814"/>
    <w:rsid w:val="00E1591B"/>
    <w:rsid w:val="00E16322"/>
    <w:rsid w:val="00E16A50"/>
    <w:rsid w:val="00E21AD8"/>
    <w:rsid w:val="00E249D5"/>
    <w:rsid w:val="00E26BC2"/>
    <w:rsid w:val="00E26F73"/>
    <w:rsid w:val="00E3052F"/>
    <w:rsid w:val="00E33469"/>
    <w:rsid w:val="00E33A37"/>
    <w:rsid w:val="00E33C68"/>
    <w:rsid w:val="00E34EEB"/>
    <w:rsid w:val="00E3687C"/>
    <w:rsid w:val="00E37F5D"/>
    <w:rsid w:val="00E447E2"/>
    <w:rsid w:val="00E44EB9"/>
    <w:rsid w:val="00E46358"/>
    <w:rsid w:val="00E471DC"/>
    <w:rsid w:val="00E50EB4"/>
    <w:rsid w:val="00E532FC"/>
    <w:rsid w:val="00E53E60"/>
    <w:rsid w:val="00E559B4"/>
    <w:rsid w:val="00E55BB0"/>
    <w:rsid w:val="00E60883"/>
    <w:rsid w:val="00E609E5"/>
    <w:rsid w:val="00E60F27"/>
    <w:rsid w:val="00E64D93"/>
    <w:rsid w:val="00E65EDB"/>
    <w:rsid w:val="00E66927"/>
    <w:rsid w:val="00E677B8"/>
    <w:rsid w:val="00E67FA1"/>
    <w:rsid w:val="00E7387D"/>
    <w:rsid w:val="00E73D53"/>
    <w:rsid w:val="00E75111"/>
    <w:rsid w:val="00E77296"/>
    <w:rsid w:val="00E810F2"/>
    <w:rsid w:val="00E91348"/>
    <w:rsid w:val="00E91BE1"/>
    <w:rsid w:val="00E93763"/>
    <w:rsid w:val="00E96C4C"/>
    <w:rsid w:val="00E97A03"/>
    <w:rsid w:val="00EA2AAE"/>
    <w:rsid w:val="00EA2D21"/>
    <w:rsid w:val="00EA2EC0"/>
    <w:rsid w:val="00EA339C"/>
    <w:rsid w:val="00EA427A"/>
    <w:rsid w:val="00EA723B"/>
    <w:rsid w:val="00EB45DD"/>
    <w:rsid w:val="00EB466B"/>
    <w:rsid w:val="00EB4C37"/>
    <w:rsid w:val="00EB51F8"/>
    <w:rsid w:val="00EB6350"/>
    <w:rsid w:val="00EB687A"/>
    <w:rsid w:val="00EB7CEE"/>
    <w:rsid w:val="00EC1D0D"/>
    <w:rsid w:val="00EC2F62"/>
    <w:rsid w:val="00EC35C3"/>
    <w:rsid w:val="00EC62EB"/>
    <w:rsid w:val="00EC6E9F"/>
    <w:rsid w:val="00ED44F0"/>
    <w:rsid w:val="00ED4B33"/>
    <w:rsid w:val="00ED7DD6"/>
    <w:rsid w:val="00EE04F0"/>
    <w:rsid w:val="00EE060B"/>
    <w:rsid w:val="00EE06F1"/>
    <w:rsid w:val="00EE15A1"/>
    <w:rsid w:val="00EE21C8"/>
    <w:rsid w:val="00EE2A7C"/>
    <w:rsid w:val="00EE2C42"/>
    <w:rsid w:val="00EE341B"/>
    <w:rsid w:val="00EE4453"/>
    <w:rsid w:val="00EE5FCE"/>
    <w:rsid w:val="00EE63E4"/>
    <w:rsid w:val="00EE6BBD"/>
    <w:rsid w:val="00EE6E1E"/>
    <w:rsid w:val="00EE705F"/>
    <w:rsid w:val="00EF1462"/>
    <w:rsid w:val="00EF28D5"/>
    <w:rsid w:val="00EF4AF0"/>
    <w:rsid w:val="00EF54FD"/>
    <w:rsid w:val="00F13112"/>
    <w:rsid w:val="00F15012"/>
    <w:rsid w:val="00F150E1"/>
    <w:rsid w:val="00F16FE6"/>
    <w:rsid w:val="00F208A2"/>
    <w:rsid w:val="00F20F60"/>
    <w:rsid w:val="00F238BD"/>
    <w:rsid w:val="00F24992"/>
    <w:rsid w:val="00F274CE"/>
    <w:rsid w:val="00F31B2E"/>
    <w:rsid w:val="00F32F2F"/>
    <w:rsid w:val="00F33F3F"/>
    <w:rsid w:val="00F35BDD"/>
    <w:rsid w:val="00F403FD"/>
    <w:rsid w:val="00F41E72"/>
    <w:rsid w:val="00F43DA6"/>
    <w:rsid w:val="00F45BDF"/>
    <w:rsid w:val="00F50300"/>
    <w:rsid w:val="00F5044D"/>
    <w:rsid w:val="00F54A1E"/>
    <w:rsid w:val="00F56E39"/>
    <w:rsid w:val="00F57B2E"/>
    <w:rsid w:val="00F60568"/>
    <w:rsid w:val="00F61695"/>
    <w:rsid w:val="00F623E9"/>
    <w:rsid w:val="00F63951"/>
    <w:rsid w:val="00F63C86"/>
    <w:rsid w:val="00F72913"/>
    <w:rsid w:val="00F73673"/>
    <w:rsid w:val="00F766BE"/>
    <w:rsid w:val="00F77EB9"/>
    <w:rsid w:val="00F80635"/>
    <w:rsid w:val="00F815D1"/>
    <w:rsid w:val="00F81E7E"/>
    <w:rsid w:val="00F81F0F"/>
    <w:rsid w:val="00F825F4"/>
    <w:rsid w:val="00F92AA1"/>
    <w:rsid w:val="00F932DE"/>
    <w:rsid w:val="00F963DD"/>
    <w:rsid w:val="00F9641A"/>
    <w:rsid w:val="00F97004"/>
    <w:rsid w:val="00FA2045"/>
    <w:rsid w:val="00FA7A66"/>
    <w:rsid w:val="00FB1AA9"/>
    <w:rsid w:val="00FB23BE"/>
    <w:rsid w:val="00FB4B5A"/>
    <w:rsid w:val="00FB5963"/>
    <w:rsid w:val="00FB5DAA"/>
    <w:rsid w:val="00FC04B9"/>
    <w:rsid w:val="00FC161A"/>
    <w:rsid w:val="00FC23D5"/>
    <w:rsid w:val="00FC4C1A"/>
    <w:rsid w:val="00FC575D"/>
    <w:rsid w:val="00FC6468"/>
    <w:rsid w:val="00FC6D49"/>
    <w:rsid w:val="00FD4922"/>
    <w:rsid w:val="00FD5507"/>
    <w:rsid w:val="00FD56DA"/>
    <w:rsid w:val="00FD6461"/>
    <w:rsid w:val="00FE0281"/>
    <w:rsid w:val="00FE215E"/>
    <w:rsid w:val="00FE4234"/>
    <w:rsid w:val="00FE540A"/>
    <w:rsid w:val="00FE7083"/>
    <w:rsid w:val="00FF019F"/>
    <w:rsid w:val="00FF1B2A"/>
    <w:rsid w:val="00FF30DE"/>
    <w:rsid w:val="00FF644B"/>
    <w:rsid w:val="06BC42AE"/>
    <w:rsid w:val="2EAB5D47"/>
    <w:rsid w:val="6288E0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C58C0253-E83D-4EA1-A8BF-058CC5B2A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7181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Heading4Char">
    <w:name w:val="Heading 4 Char"/>
    <w:basedOn w:val="DefaultParagraphFont"/>
    <w:link w:val="Heading4"/>
    <w:uiPriority w:val="9"/>
    <w:semiHidden/>
    <w:rsid w:val="00A71810"/>
    <w:rPr>
      <w:rFonts w:asciiTheme="majorHAnsi" w:eastAsiaTheme="majorEastAsia" w:hAnsiTheme="majorHAnsi" w:cstheme="majorBidi"/>
      <w:i/>
      <w:iCs/>
      <w:color w:val="365F91" w:themeColor="accent1" w:themeShade="BF"/>
      <w:sz w:val="24"/>
      <w:szCs w:val="24"/>
    </w:rPr>
  </w:style>
  <w:style w:type="paragraph" w:customStyle="1" w:styleId="EndNoteBibliographyTitle">
    <w:name w:val="EndNote Bibliography Title"/>
    <w:basedOn w:val="Normal"/>
    <w:link w:val="EndNoteBibliographyTitleChar"/>
    <w:rsid w:val="006D4BDE"/>
    <w:pPr>
      <w:jc w:val="center"/>
    </w:pPr>
    <w:rPr>
      <w:noProof/>
    </w:rPr>
  </w:style>
  <w:style w:type="character" w:customStyle="1" w:styleId="EndNoteBibliographyTitleChar">
    <w:name w:val="EndNote Bibliography Title Char"/>
    <w:basedOn w:val="DefaultParagraphFont"/>
    <w:link w:val="EndNoteBibliographyTitle"/>
    <w:rsid w:val="006D4BDE"/>
    <w:rPr>
      <w:rFonts w:ascii="Calibri" w:hAnsi="Calibri" w:cs="Calibri"/>
      <w:noProof/>
      <w:color w:val="000000"/>
      <w:sz w:val="24"/>
      <w:szCs w:val="24"/>
    </w:rPr>
  </w:style>
  <w:style w:type="paragraph" w:customStyle="1" w:styleId="EndNoteBibliography">
    <w:name w:val="EndNote Bibliography"/>
    <w:basedOn w:val="Normal"/>
    <w:link w:val="EndNoteBibliographyChar"/>
    <w:rsid w:val="006D4BDE"/>
    <w:rPr>
      <w:noProof/>
    </w:rPr>
  </w:style>
  <w:style w:type="character" w:customStyle="1" w:styleId="EndNoteBibliographyChar">
    <w:name w:val="EndNote Bibliography Char"/>
    <w:basedOn w:val="DefaultParagraphFont"/>
    <w:link w:val="EndNoteBibliography"/>
    <w:rsid w:val="006D4BDE"/>
    <w:rPr>
      <w:rFonts w:ascii="Calibri" w:hAnsi="Calibri" w:cs="Calibri"/>
      <w:noProof/>
      <w:color w:val="000000"/>
      <w:sz w:val="24"/>
      <w:szCs w:val="24"/>
    </w:rPr>
  </w:style>
  <w:style w:type="paragraph" w:styleId="Bibliography">
    <w:name w:val="Bibliography"/>
    <w:basedOn w:val="Normal"/>
    <w:next w:val="Normal"/>
    <w:uiPriority w:val="37"/>
    <w:unhideWhenUsed/>
    <w:rsid w:val="000700DE"/>
    <w:pPr>
      <w:tabs>
        <w:tab w:val="left" w:pos="384"/>
      </w:tabs>
      <w:ind w:left="384" w:hanging="384"/>
    </w:pPr>
  </w:style>
  <w:style w:type="character" w:styleId="LineNumber">
    <w:name w:val="line number"/>
    <w:basedOn w:val="DefaultParagraphFont"/>
    <w:uiPriority w:val="99"/>
    <w:semiHidden/>
    <w:unhideWhenUsed/>
    <w:rsid w:val="003E4639"/>
  </w:style>
  <w:style w:type="character" w:customStyle="1" w:styleId="UnresolvedMention1">
    <w:name w:val="Unresolved Mention1"/>
    <w:basedOn w:val="DefaultParagraphFont"/>
    <w:uiPriority w:val="99"/>
    <w:semiHidden/>
    <w:unhideWhenUsed/>
    <w:rsid w:val="0009115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679813">
      <w:bodyDiv w:val="1"/>
      <w:marLeft w:val="0"/>
      <w:marRight w:val="0"/>
      <w:marTop w:val="0"/>
      <w:marBottom w:val="0"/>
      <w:divBdr>
        <w:top w:val="none" w:sz="0" w:space="0" w:color="auto"/>
        <w:left w:val="none" w:sz="0" w:space="0" w:color="auto"/>
        <w:bottom w:val="none" w:sz="0" w:space="0" w:color="auto"/>
        <w:right w:val="none" w:sz="0" w:space="0" w:color="auto"/>
      </w:divBdr>
    </w:div>
    <w:div w:id="45510416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5396308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85D303-03E4-47AB-86B1-B053D84FF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22617</Words>
  <Characters>128919</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51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Danielle Rietveld</dc:creator>
  <cp:keywords>Aug 2012 rev</cp:keywords>
  <dc:description/>
  <cp:lastModifiedBy>Vineeta Bajaj</cp:lastModifiedBy>
  <cp:revision>4</cp:revision>
  <cp:lastPrinted>2013-05-29T14:32:00Z</cp:lastPrinted>
  <dcterms:created xsi:type="dcterms:W3CDTF">2018-06-07T14:23:00Z</dcterms:created>
  <dcterms:modified xsi:type="dcterms:W3CDTF">2018-06-0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47"&gt;&lt;session id="Cyah5Tv8"/&gt;&lt;style id="http://www.zotero.org/styles/journal-of-visualized-experiments" hasBibliography="1" bibliographyStyleHasBeenSet="1"/&gt;&lt;prefs&gt;&lt;pref name="fieldType" value="Field"/&gt;&lt;/prefs&gt;&lt;/d</vt:lpwstr>
  </property>
  <property fmtid="{D5CDD505-2E9C-101B-9397-08002B2CF9AE}" pid="9" name="ZOTERO_PREF_2">
    <vt:lpwstr>ata&gt;</vt:lpwstr>
  </property>
</Properties>
</file>